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5C87" w:rsidRPr="00FD2103" w:rsidRDefault="00144F5D" w:rsidP="00465C87">
      <w:pPr>
        <w:rPr>
          <w:b/>
          <w:color w:val="000000" w:themeColor="text1"/>
          <w:sz w:val="28"/>
        </w:rPr>
      </w:pPr>
      <w:bookmarkStart w:id="0" w:name="_GoBack"/>
      <w:bookmarkEnd w:id="0"/>
      <w:r w:rsidRPr="00144F5D">
        <w:rPr>
          <w:b/>
          <w:color w:val="000000" w:themeColor="text1"/>
          <w:sz w:val="28"/>
        </w:rPr>
        <w:t>Protocol S1</w:t>
      </w:r>
      <w:r w:rsidR="00465C87" w:rsidRPr="00FD2103">
        <w:rPr>
          <w:b/>
          <w:color w:val="000000" w:themeColor="text1"/>
          <w:sz w:val="28"/>
        </w:rPr>
        <w:t xml:space="preserve"> </w:t>
      </w:r>
    </w:p>
    <w:p w:rsidR="00E0437E" w:rsidRDefault="00E0437E" w:rsidP="00465C87">
      <w:pPr>
        <w:rPr>
          <w:color w:val="000000" w:themeColor="text1"/>
          <w:sz w:val="28"/>
          <w:u w:val="single"/>
        </w:rPr>
      </w:pPr>
    </w:p>
    <w:p w:rsidR="0035134B" w:rsidRDefault="0035134B">
      <w:pPr>
        <w:spacing w:line="480" w:lineRule="auto"/>
        <w:ind w:firstLine="720"/>
        <w:rPr>
          <w:color w:val="000000" w:themeColor="text1"/>
        </w:rPr>
      </w:pPr>
      <w:proofErr w:type="spellStart"/>
      <w:r w:rsidRPr="0035134B">
        <w:rPr>
          <w:b/>
          <w:bCs/>
          <w:i/>
          <w:shd w:val="clear" w:color="auto" w:fill="FFFFFF"/>
        </w:rPr>
        <w:t>Pimonidazole</w:t>
      </w:r>
      <w:proofErr w:type="spellEnd"/>
      <w:r w:rsidRPr="0035134B">
        <w:rPr>
          <w:b/>
          <w:bCs/>
          <w:i/>
          <w:shd w:val="clear" w:color="auto" w:fill="FFFFFF"/>
        </w:rPr>
        <w:t xml:space="preserve"> Binding.</w:t>
      </w:r>
      <w:r w:rsidRPr="0035134B">
        <w:rPr>
          <w:b/>
          <w:bCs/>
          <w:shd w:val="clear" w:color="auto" w:fill="FFFFFF"/>
        </w:rPr>
        <w:t xml:space="preserve">  </w:t>
      </w:r>
      <w:r>
        <w:t>Briefly</w:t>
      </w:r>
      <w:proofErr w:type="gramStart"/>
      <w:r>
        <w:t xml:space="preserve">, </w:t>
      </w:r>
      <w:r w:rsidR="00371DF7">
        <w:t xml:space="preserve"> </w:t>
      </w:r>
      <w:r w:rsidRPr="00134818">
        <w:t>200</w:t>
      </w:r>
      <w:proofErr w:type="gramEnd"/>
      <w:r w:rsidRPr="00134818">
        <w:t xml:space="preserve"> </w:t>
      </w:r>
      <w:proofErr w:type="spellStart"/>
      <w:r>
        <w:t>μ</w:t>
      </w:r>
      <w:r w:rsidRPr="00134818">
        <w:t>M</w:t>
      </w:r>
      <w:proofErr w:type="spellEnd"/>
      <w:r w:rsidRPr="00134818">
        <w:t xml:space="preserve"> </w:t>
      </w:r>
      <w:proofErr w:type="spellStart"/>
      <w:r w:rsidRPr="00134818">
        <w:t>pimonidazole</w:t>
      </w:r>
      <w:proofErr w:type="spellEnd"/>
      <w:r w:rsidRPr="00134818">
        <w:t xml:space="preserve"> </w:t>
      </w:r>
      <w:r>
        <w:t>(</w:t>
      </w:r>
      <w:r w:rsidRPr="00134818">
        <w:rPr>
          <w:bCs/>
          <w:shd w:val="clear" w:color="auto" w:fill="FFFFFF"/>
        </w:rPr>
        <w:t>Hypoxyprobe</w:t>
      </w:r>
      <w:r>
        <w:rPr>
          <w:bCs/>
          <w:shd w:val="clear" w:color="auto" w:fill="FFFFFF"/>
        </w:rPr>
        <w:t>-1</w:t>
      </w:r>
      <w:r w:rsidRPr="00916EF5">
        <w:rPr>
          <w:bCs/>
          <w:shd w:val="clear" w:color="auto" w:fill="FFFFFF"/>
          <w:vertAlign w:val="superscript"/>
        </w:rPr>
        <w:t>TM</w:t>
      </w:r>
      <w:r w:rsidRPr="00134818">
        <w:rPr>
          <w:bCs/>
          <w:shd w:val="clear" w:color="auto" w:fill="FFFFFF"/>
        </w:rPr>
        <w:t xml:space="preserve"> plus kit</w:t>
      </w:r>
      <w:r>
        <w:rPr>
          <w:bCs/>
          <w:shd w:val="clear" w:color="auto" w:fill="FFFFFF"/>
        </w:rPr>
        <w:t xml:space="preserve">, </w:t>
      </w:r>
      <w:proofErr w:type="spellStart"/>
      <w:r w:rsidRPr="00134818">
        <w:t>Hypoxyprobe</w:t>
      </w:r>
      <w:proofErr w:type="spellEnd"/>
      <w:r>
        <w:t xml:space="preserve"> </w:t>
      </w:r>
      <w:r w:rsidRPr="00134818">
        <w:t>Inc.</w:t>
      </w:r>
      <w:r>
        <w:t>,</w:t>
      </w:r>
      <w:r w:rsidRPr="00134818">
        <w:t xml:space="preserve"> Burlington, MA</w:t>
      </w:r>
      <w:r>
        <w:t>) was incubated with the</w:t>
      </w:r>
      <w:r w:rsidR="00371DF7">
        <w:t xml:space="preserve"> hypoxic and </w:t>
      </w:r>
      <w:proofErr w:type="spellStart"/>
      <w:r w:rsidR="00371DF7">
        <w:t>normoxic</w:t>
      </w:r>
      <w:proofErr w:type="spellEnd"/>
      <w:r>
        <w:t xml:space="preserve"> cells during the last 2 hour cultures. The cells were then washed twice, </w:t>
      </w:r>
      <w:r w:rsidRPr="00134818">
        <w:t xml:space="preserve">fixed with 70% ETOH </w:t>
      </w:r>
      <w:r>
        <w:t xml:space="preserve">for 10 min, and </w:t>
      </w:r>
      <w:proofErr w:type="spellStart"/>
      <w:r w:rsidRPr="00134818">
        <w:t>permeabilized</w:t>
      </w:r>
      <w:proofErr w:type="spellEnd"/>
      <w:r w:rsidRPr="00134818">
        <w:t xml:space="preserve"> with PBS containing 0.1% </w:t>
      </w:r>
      <w:r>
        <w:t>T</w:t>
      </w:r>
      <w:r w:rsidRPr="00134818">
        <w:t>riton</w:t>
      </w:r>
      <w:r>
        <w:t xml:space="preserve"> </w:t>
      </w:r>
      <w:r w:rsidRPr="00134818">
        <w:t xml:space="preserve">100 and 4% </w:t>
      </w:r>
      <w:r>
        <w:t>Fetal Bovine Serum (</w:t>
      </w:r>
      <w:r w:rsidRPr="00134818">
        <w:t>FBS</w:t>
      </w:r>
      <w:r>
        <w:t>)</w:t>
      </w:r>
      <w:r w:rsidRPr="00134818">
        <w:t xml:space="preserve"> for 10 min</w:t>
      </w:r>
      <w:r>
        <w:t xml:space="preserve">. </w:t>
      </w:r>
      <w:r w:rsidRPr="00134818">
        <w:rPr>
          <w:bCs/>
          <w:shd w:val="clear" w:color="auto" w:fill="FFFFFF"/>
        </w:rPr>
        <w:t>FITC-conjugated murine anti-</w:t>
      </w:r>
      <w:proofErr w:type="spellStart"/>
      <w:r w:rsidRPr="00134818">
        <w:rPr>
          <w:bCs/>
          <w:shd w:val="clear" w:color="auto" w:fill="FFFFFF"/>
        </w:rPr>
        <w:t>pimonidazole</w:t>
      </w:r>
      <w:proofErr w:type="spellEnd"/>
      <w:r w:rsidRPr="00134818">
        <w:rPr>
          <w:bCs/>
          <w:shd w:val="clear" w:color="auto" w:fill="FFFFFF"/>
        </w:rPr>
        <w:t xml:space="preserve"> monoclonal antibody</w:t>
      </w:r>
      <w:r w:rsidR="00371DF7">
        <w:rPr>
          <w:bCs/>
          <w:shd w:val="clear" w:color="auto" w:fill="FFFFFF"/>
        </w:rPr>
        <w:t xml:space="preserve"> then</w:t>
      </w:r>
      <w:r w:rsidRPr="00134818">
        <w:rPr>
          <w:bCs/>
          <w:shd w:val="clear" w:color="auto" w:fill="FFFFFF"/>
        </w:rPr>
        <w:t xml:space="preserve"> </w:t>
      </w:r>
      <w:r>
        <w:t xml:space="preserve">was added </w:t>
      </w:r>
      <w:r w:rsidRPr="00134818">
        <w:t xml:space="preserve">(200 </w:t>
      </w:r>
      <w:proofErr w:type="spellStart"/>
      <w:r w:rsidRPr="00134818">
        <w:t>u</w:t>
      </w:r>
      <w:r>
        <w:t>L</w:t>
      </w:r>
      <w:proofErr w:type="spellEnd"/>
      <w:r>
        <w:t xml:space="preserve">/well for slide chamber and 1 mL/well for 6-well plate) and incubated at </w:t>
      </w:r>
      <w:r w:rsidRPr="00134818">
        <w:t>37</w:t>
      </w:r>
      <w:r>
        <w:t>°</w:t>
      </w:r>
      <w:r w:rsidRPr="00134818">
        <w:t xml:space="preserve">C for </w:t>
      </w:r>
      <w:r>
        <w:t>2.5</w:t>
      </w:r>
      <w:r w:rsidRPr="00134818">
        <w:t xml:space="preserve"> </w:t>
      </w:r>
      <w:r>
        <w:t xml:space="preserve">hours to detect </w:t>
      </w:r>
      <w:proofErr w:type="spellStart"/>
      <w:r>
        <w:t>pimonidazole</w:t>
      </w:r>
      <w:proofErr w:type="spellEnd"/>
      <w:r>
        <w:t xml:space="preserve"> trapping</w:t>
      </w:r>
      <w:r w:rsidRPr="00E573D4">
        <w:rPr>
          <w:color w:val="000000" w:themeColor="text1"/>
        </w:rPr>
        <w:t xml:space="preserve">. </w:t>
      </w:r>
      <w:r w:rsidR="00371DF7">
        <w:rPr>
          <w:color w:val="000000" w:themeColor="text1"/>
        </w:rPr>
        <w:t xml:space="preserve">Cells were then prepared for fluorescence microscopy visualization and flow </w:t>
      </w:r>
      <w:proofErr w:type="spellStart"/>
      <w:r w:rsidR="00371DF7">
        <w:rPr>
          <w:color w:val="000000" w:themeColor="text1"/>
        </w:rPr>
        <w:t>cytometry</w:t>
      </w:r>
      <w:proofErr w:type="spellEnd"/>
      <w:r w:rsidR="00371DF7">
        <w:rPr>
          <w:color w:val="000000" w:themeColor="text1"/>
        </w:rPr>
        <w:t xml:space="preserve"> quantification of </w:t>
      </w:r>
      <w:proofErr w:type="spellStart"/>
      <w:r w:rsidR="00371DF7" w:rsidRPr="00371DF7">
        <w:rPr>
          <w:color w:val="000000" w:themeColor="text1"/>
        </w:rPr>
        <w:t>pimonidazole</w:t>
      </w:r>
      <w:proofErr w:type="spellEnd"/>
      <w:r w:rsidR="00371DF7" w:rsidRPr="00371DF7">
        <w:rPr>
          <w:color w:val="000000" w:themeColor="text1"/>
        </w:rPr>
        <w:t xml:space="preserve"> trapping</w:t>
      </w:r>
      <w:r w:rsidR="00371DF7">
        <w:rPr>
          <w:color w:val="000000" w:themeColor="text1"/>
        </w:rPr>
        <w:t>.</w:t>
      </w:r>
      <w:r>
        <w:rPr>
          <w:color w:val="000000" w:themeColor="text1"/>
        </w:rPr>
        <w:t xml:space="preserve"> </w:t>
      </w:r>
    </w:p>
    <w:p w:rsidR="00011165" w:rsidRDefault="00011165">
      <w:pPr>
        <w:spacing w:line="480" w:lineRule="auto"/>
        <w:ind w:firstLine="720"/>
      </w:pPr>
      <w:proofErr w:type="gramStart"/>
      <w:r w:rsidRPr="00B2452C">
        <w:rPr>
          <w:b/>
          <w:i/>
        </w:rPr>
        <w:t xml:space="preserve">Measurement of </w:t>
      </w:r>
      <w:r w:rsidR="00E3041D">
        <w:rPr>
          <w:b/>
          <w:i/>
        </w:rPr>
        <w:t>E</w:t>
      </w:r>
      <w:r w:rsidRPr="00B2452C">
        <w:rPr>
          <w:b/>
          <w:i/>
        </w:rPr>
        <w:t xml:space="preserve">xtracellular </w:t>
      </w:r>
      <w:proofErr w:type="spellStart"/>
      <w:r w:rsidRPr="00B2452C">
        <w:rPr>
          <w:b/>
          <w:i/>
        </w:rPr>
        <w:t>pH.</w:t>
      </w:r>
      <w:proofErr w:type="spellEnd"/>
      <w:proofErr w:type="gramEnd"/>
      <w:r w:rsidRPr="00134818">
        <w:t xml:space="preserve"> Changes in </w:t>
      </w:r>
      <w:r>
        <w:t xml:space="preserve">culture media </w:t>
      </w:r>
      <w:r w:rsidRPr="00134818">
        <w:t>pH were assessed by using procedures published previously</w:t>
      </w:r>
      <w:r>
        <w:t xml:space="preserve"> </w:t>
      </w:r>
      <w:r>
        <w:fldChar w:fldCharType="begin">
          <w:fldData xml:space="preserve">PEVuZE5vdGU+PENpdGU+PEF1dGhvcj5DZWNjaGk8L0F1dGhvcj48WWVhcj4yMDA1PC9ZZWFyPjxS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</w:fldData>
        </w:fldChar>
      </w:r>
      <w:r w:rsidR="004737EB">
        <w:instrText xml:space="preserve"> ADDIN EN.CITE </w:instrText>
      </w:r>
      <w:r w:rsidR="004737EB">
        <w:fldChar w:fldCharType="begin">
          <w:fldData xml:space="preserve">PEVuZE5vdGU+PENpdGU+PEF1dGhvcj5DZWNjaGk8L0F1dGhvcj48WWVhcj4yMDA1PC9ZZWFyPjxS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</w:fldData>
        </w:fldChar>
      </w:r>
      <w:r w:rsidR="004737EB">
        <w:instrText xml:space="preserve"> ADDIN EN.CITE.DATA </w:instrText>
      </w:r>
      <w:r w:rsidR="004737EB">
        <w:fldChar w:fldCharType="end"/>
      </w:r>
      <w:r>
        <w:fldChar w:fldCharType="separate"/>
      </w:r>
      <w:r w:rsidR="00C04FBC">
        <w:rPr>
          <w:noProof/>
        </w:rPr>
        <w:t>[</w:t>
      </w:r>
      <w:hyperlink w:anchor="_ENREF_1" w:tooltip="Cecchi, 2005 #36" w:history="1">
        <w:r w:rsidR="004737EB">
          <w:rPr>
            <w:noProof/>
          </w:rPr>
          <w:t>1-3</w:t>
        </w:r>
      </w:hyperlink>
      <w:r w:rsidR="00C04FBC">
        <w:rPr>
          <w:noProof/>
        </w:rPr>
        <w:t>]</w:t>
      </w:r>
      <w:r>
        <w:fldChar w:fldCharType="end"/>
      </w:r>
      <w:r w:rsidRPr="00134818">
        <w:t xml:space="preserve">. In brief, </w:t>
      </w:r>
      <w:r>
        <w:t>the</w:t>
      </w:r>
      <w:r>
        <w:rPr>
          <w:bCs/>
          <w:shd w:val="clear" w:color="auto" w:fill="FFFFFF"/>
        </w:rPr>
        <w:t xml:space="preserve"> culture media were collected at the time of replacing the media with diluted antibodies or after completed incubation with test agents in flow </w:t>
      </w:r>
      <w:proofErr w:type="spellStart"/>
      <w:r>
        <w:rPr>
          <w:bCs/>
          <w:shd w:val="clear" w:color="auto" w:fill="FFFFFF"/>
        </w:rPr>
        <w:t>cytometry</w:t>
      </w:r>
      <w:proofErr w:type="spellEnd"/>
      <w:r>
        <w:rPr>
          <w:bCs/>
          <w:shd w:val="clear" w:color="auto" w:fill="FFFFFF"/>
        </w:rPr>
        <w:t xml:space="preserve"> assays</w:t>
      </w:r>
      <w:r w:rsidRPr="00134818">
        <w:t xml:space="preserve">. </w:t>
      </w:r>
      <w:r>
        <w:t xml:space="preserve"> </w:t>
      </w:r>
      <w:r w:rsidRPr="00134818">
        <w:t xml:space="preserve">Care was taken to ensure that cultures grown in </w:t>
      </w:r>
      <w:proofErr w:type="spellStart"/>
      <w:r w:rsidRPr="00134818">
        <w:t>normoxia</w:t>
      </w:r>
      <w:proofErr w:type="spellEnd"/>
      <w:r w:rsidRPr="00134818">
        <w:t xml:space="preserve"> and hypoxia were </w:t>
      </w:r>
      <w:proofErr w:type="spellStart"/>
      <w:r w:rsidRPr="00134818">
        <w:t>subconfluent</w:t>
      </w:r>
      <w:proofErr w:type="spellEnd"/>
      <w:r w:rsidRPr="00134818">
        <w:t xml:space="preserve"> and contained similar cell numbers. </w:t>
      </w:r>
      <w:proofErr w:type="gramStart"/>
      <w:r w:rsidRPr="00134818">
        <w:t>pH</w:t>
      </w:r>
      <w:proofErr w:type="gramEnd"/>
      <w:r w:rsidRPr="00134818">
        <w:t xml:space="preserve"> </w:t>
      </w:r>
      <w:r>
        <w:t xml:space="preserve">of collected media </w:t>
      </w:r>
      <w:r w:rsidRPr="00134818">
        <w:t>was measured immediately by a digital pH meter.</w:t>
      </w:r>
    </w:p>
    <w:p w:rsidR="003B41F7" w:rsidRDefault="0035134B">
      <w:pPr>
        <w:spacing w:line="480" w:lineRule="auto"/>
        <w:ind w:firstLine="720"/>
        <w:rPr>
          <w:bCs/>
        </w:rPr>
      </w:pPr>
      <w:r w:rsidRPr="0019213A">
        <w:rPr>
          <w:b/>
          <w:bCs/>
          <w:i/>
        </w:rPr>
        <w:t xml:space="preserve">Quantification of CA IX </w:t>
      </w:r>
      <w:r w:rsidR="00E3041D">
        <w:rPr>
          <w:b/>
          <w:bCs/>
          <w:i/>
        </w:rPr>
        <w:t>P</w:t>
      </w:r>
      <w:r w:rsidRPr="0019213A">
        <w:rPr>
          <w:b/>
          <w:bCs/>
          <w:i/>
        </w:rPr>
        <w:t xml:space="preserve">rotein in </w:t>
      </w:r>
      <w:r w:rsidR="00E3041D">
        <w:rPr>
          <w:b/>
          <w:bCs/>
          <w:i/>
        </w:rPr>
        <w:t>C</w:t>
      </w:r>
      <w:r w:rsidRPr="0019213A">
        <w:rPr>
          <w:b/>
          <w:bCs/>
          <w:i/>
        </w:rPr>
        <w:t xml:space="preserve">ell </w:t>
      </w:r>
      <w:r w:rsidR="00E3041D">
        <w:rPr>
          <w:b/>
          <w:bCs/>
          <w:i/>
        </w:rPr>
        <w:t>L</w:t>
      </w:r>
      <w:r w:rsidRPr="0019213A">
        <w:rPr>
          <w:b/>
          <w:bCs/>
          <w:i/>
        </w:rPr>
        <w:t xml:space="preserve">ysates: </w:t>
      </w:r>
      <w:r>
        <w:rPr>
          <w:bCs/>
        </w:rPr>
        <w:t xml:space="preserve">Up-regulation of CA IX protein expression in hypoxic cell </w:t>
      </w:r>
      <w:r w:rsidRPr="00EE31E6">
        <w:rPr>
          <w:bCs/>
        </w:rPr>
        <w:t>lysates</w:t>
      </w:r>
      <w:r>
        <w:rPr>
          <w:bCs/>
        </w:rPr>
        <w:t xml:space="preserve"> was q</w:t>
      </w:r>
      <w:r w:rsidRPr="00EE31E6">
        <w:rPr>
          <w:bCs/>
        </w:rPr>
        <w:t>uanti</w:t>
      </w:r>
      <w:r>
        <w:rPr>
          <w:bCs/>
        </w:rPr>
        <w:t xml:space="preserve">fied by </w:t>
      </w:r>
      <w:r w:rsidRPr="00EE31E6">
        <w:rPr>
          <w:bCs/>
        </w:rPr>
        <w:t>human CA</w:t>
      </w:r>
      <w:r>
        <w:rPr>
          <w:bCs/>
        </w:rPr>
        <w:t xml:space="preserve"> IX</w:t>
      </w:r>
      <w:r w:rsidRPr="00EE31E6">
        <w:rPr>
          <w:bCs/>
        </w:rPr>
        <w:t xml:space="preserve"> </w:t>
      </w:r>
      <w:r>
        <w:rPr>
          <w:bCs/>
        </w:rPr>
        <w:t xml:space="preserve">ELISA assay kit </w:t>
      </w:r>
      <w:r w:rsidRPr="00EE31E6">
        <w:rPr>
          <w:bCs/>
        </w:rPr>
        <w:t>(DCA900</w:t>
      </w:r>
      <w:r>
        <w:rPr>
          <w:bCs/>
        </w:rPr>
        <w:t xml:space="preserve">, </w:t>
      </w:r>
      <w:r w:rsidRPr="00AA3C34">
        <w:rPr>
          <w:bCs/>
        </w:rPr>
        <w:t>R&amp;D Systems, Minneapolis, MN</w:t>
      </w:r>
      <w:r>
        <w:rPr>
          <w:bCs/>
        </w:rPr>
        <w:t xml:space="preserve">) as described previously </w:t>
      </w:r>
      <w:r>
        <w:rPr>
          <w:bCs/>
        </w:rPr>
        <w:fldChar w:fldCharType="begin">
          <w:fldData xml:space="preserve">PEVuZE5vdGU+PENpdGU+PEF1dGhvcj5TYWlkPC9BdXRob3I+PFllYXI+MjAwNzwvWWVhcj48UmVj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GFiYnItMT5SYWRpb3RoZXJhcHkgYW5kIG9uY29sb2d5IDogam91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MTQ2OC03NTwvcGFnZXM+PHZvbHVtZT45OTwvdm9sdW1lPjxudW1iZXI+OTwvbnVt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==
</w:fldData>
        </w:fldChar>
      </w:r>
      <w:r w:rsidR="00C04FBC">
        <w:rPr>
          <w:bCs/>
        </w:rPr>
        <w:instrText xml:space="preserve"> ADDIN EN.CITE </w:instrText>
      </w:r>
      <w:r w:rsidR="00C04FBC">
        <w:rPr>
          <w:bCs/>
        </w:rPr>
        <w:fldChar w:fldCharType="begin">
          <w:fldData xml:space="preserve">PEVuZE5vdGU+PENpdGU+PEF1dGhvcj5TYWlkPC9BdXRob3I+PFllYXI+MjAwNzwvWWVhcj48UmVj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GFiYnItMT5SYWRpb3RoZXJhcHkgYW5kIG9uY29sb2d5IDogam91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MTQ2OC03NTwvcGFnZXM+PHZvbHVtZT45OTwvdm9sdW1lPjxudW1iZXI+OTwvbnVt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==
</w:fldData>
        </w:fldChar>
      </w:r>
      <w:r w:rsidR="00C04FBC">
        <w:rPr>
          <w:bCs/>
        </w:rPr>
        <w:instrText xml:space="preserve"> ADDIN EN.CITE.DATA </w:instrText>
      </w:r>
      <w:r w:rsidR="00C04FBC">
        <w:rPr>
          <w:bCs/>
        </w:rPr>
      </w:r>
      <w:r w:rsidR="00C04FBC">
        <w:rPr>
          <w:bCs/>
        </w:rPr>
        <w:fldChar w:fldCharType="end"/>
      </w:r>
      <w:r>
        <w:rPr>
          <w:bCs/>
        </w:rPr>
      </w:r>
      <w:r>
        <w:rPr>
          <w:bCs/>
        </w:rPr>
        <w:fldChar w:fldCharType="separate"/>
      </w:r>
      <w:r w:rsidR="00C04FBC">
        <w:rPr>
          <w:bCs/>
          <w:noProof/>
        </w:rPr>
        <w:t>[</w:t>
      </w:r>
      <w:hyperlink w:anchor="_ENREF_4" w:tooltip="Said, 2007 #77" w:history="1">
        <w:r w:rsidR="004737EB">
          <w:rPr>
            <w:bCs/>
            <w:noProof/>
          </w:rPr>
          <w:t>4-6</w:t>
        </w:r>
      </w:hyperlink>
      <w:r w:rsidR="00C04FBC">
        <w:rPr>
          <w:bCs/>
          <w:noProof/>
        </w:rPr>
        <w:t>]</w:t>
      </w:r>
      <w:r>
        <w:rPr>
          <w:bCs/>
        </w:rPr>
        <w:fldChar w:fldCharType="end"/>
      </w:r>
      <w:r>
        <w:rPr>
          <w:bCs/>
        </w:rPr>
        <w:t xml:space="preserve">. Briefly, cells cultured in six-well culture plates under hypoxic and </w:t>
      </w:r>
      <w:proofErr w:type="spellStart"/>
      <w:r>
        <w:rPr>
          <w:bCs/>
        </w:rPr>
        <w:t>normoxic</w:t>
      </w:r>
      <w:proofErr w:type="spellEnd"/>
      <w:r>
        <w:rPr>
          <w:bCs/>
        </w:rPr>
        <w:t xml:space="preserve"> conditions were rinsed with cold-PBS and </w:t>
      </w:r>
      <w:r w:rsidRPr="00AA3C34">
        <w:rPr>
          <w:bCs/>
        </w:rPr>
        <w:t xml:space="preserve">lysed </w:t>
      </w:r>
      <w:r>
        <w:rPr>
          <w:bCs/>
        </w:rPr>
        <w:t>with 0.5 mL/well cold-</w:t>
      </w:r>
      <w:r w:rsidRPr="00AA3C34">
        <w:rPr>
          <w:bCs/>
        </w:rPr>
        <w:t xml:space="preserve">RIPA buffer with HALT Protease Inhibitors </w:t>
      </w:r>
      <w:r>
        <w:rPr>
          <w:bCs/>
        </w:rPr>
        <w:t>(Pierce, Rockland, IL). The cells lysates were</w:t>
      </w:r>
      <w:r w:rsidRPr="00AA3C34">
        <w:rPr>
          <w:bCs/>
        </w:rPr>
        <w:t xml:space="preserve"> </w:t>
      </w:r>
      <w:r>
        <w:rPr>
          <w:bCs/>
        </w:rPr>
        <w:t xml:space="preserve">then transferred to microfuge tubes and </w:t>
      </w:r>
      <w:r w:rsidRPr="00AA3C34">
        <w:rPr>
          <w:bCs/>
        </w:rPr>
        <w:t xml:space="preserve">centrifuged at 14000 rpm for 15 minutes. The supernatant was </w:t>
      </w:r>
      <w:r>
        <w:rPr>
          <w:bCs/>
        </w:rPr>
        <w:t xml:space="preserve">collected and </w:t>
      </w:r>
      <w:r w:rsidRPr="00AA3C34">
        <w:rPr>
          <w:bCs/>
        </w:rPr>
        <w:t>stored at -80ºC</w:t>
      </w:r>
      <w:r>
        <w:rPr>
          <w:bCs/>
        </w:rPr>
        <w:t xml:space="preserve"> until the assay was performed. To measure CA IX</w:t>
      </w:r>
      <w:r w:rsidRPr="00AA3C34">
        <w:rPr>
          <w:bCs/>
        </w:rPr>
        <w:t xml:space="preserve"> </w:t>
      </w:r>
      <w:r>
        <w:rPr>
          <w:bCs/>
        </w:rPr>
        <w:t xml:space="preserve">protein </w:t>
      </w:r>
      <w:r w:rsidRPr="00AA3C34">
        <w:rPr>
          <w:bCs/>
        </w:rPr>
        <w:t xml:space="preserve">levels </w:t>
      </w:r>
      <w:r>
        <w:rPr>
          <w:bCs/>
        </w:rPr>
        <w:t xml:space="preserve">within cell lysates, serially diluted </w:t>
      </w:r>
      <w:r w:rsidRPr="00AA3C34">
        <w:rPr>
          <w:bCs/>
        </w:rPr>
        <w:t xml:space="preserve">samples and standards </w:t>
      </w:r>
      <w:r>
        <w:rPr>
          <w:bCs/>
        </w:rPr>
        <w:t xml:space="preserve">were added to </w:t>
      </w:r>
      <w:proofErr w:type="spellStart"/>
      <w:r>
        <w:rPr>
          <w:bCs/>
        </w:rPr>
        <w:t>m</w:t>
      </w:r>
      <w:r w:rsidRPr="00AA3C34">
        <w:rPr>
          <w:bCs/>
        </w:rPr>
        <w:t>icrotiter</w:t>
      </w:r>
      <w:proofErr w:type="spellEnd"/>
      <w:r w:rsidRPr="00AA3C34">
        <w:rPr>
          <w:bCs/>
        </w:rPr>
        <w:t xml:space="preserve"> plates coated with capture antibody. Subsequently, detection antibody and substrate solution were added. The </w:t>
      </w:r>
      <w:proofErr w:type="spellStart"/>
      <w:r w:rsidRPr="00AA3C34">
        <w:rPr>
          <w:bCs/>
        </w:rPr>
        <w:t>colormetric</w:t>
      </w:r>
      <w:proofErr w:type="spellEnd"/>
      <w:r w:rsidRPr="00AA3C34">
        <w:rPr>
          <w:bCs/>
        </w:rPr>
        <w:t xml:space="preserve"> density of all samples were measured by a </w:t>
      </w:r>
      <w:proofErr w:type="spellStart"/>
      <w:r w:rsidRPr="00AA3C34">
        <w:rPr>
          <w:bCs/>
        </w:rPr>
        <w:t>microplate</w:t>
      </w:r>
      <w:proofErr w:type="spellEnd"/>
      <w:r w:rsidRPr="00AA3C34">
        <w:rPr>
          <w:bCs/>
        </w:rPr>
        <w:t xml:space="preserve"> reader at 450 nm, and </w:t>
      </w:r>
      <w:r>
        <w:rPr>
          <w:bCs/>
        </w:rPr>
        <w:t>CA IX</w:t>
      </w:r>
      <w:r w:rsidRPr="00AA3C34">
        <w:rPr>
          <w:bCs/>
        </w:rPr>
        <w:t xml:space="preserve"> concentrations were calculated according to a standard curve</w:t>
      </w:r>
      <w:r>
        <w:rPr>
          <w:bCs/>
        </w:rPr>
        <w:t xml:space="preserve"> as described by manufacture</w:t>
      </w:r>
      <w:r w:rsidRPr="00AA3C34">
        <w:rPr>
          <w:bCs/>
        </w:rPr>
        <w:t>.</w:t>
      </w:r>
      <w:r>
        <w:rPr>
          <w:bCs/>
        </w:rPr>
        <w:t xml:space="preserve"> </w:t>
      </w:r>
    </w:p>
    <w:p w:rsidR="00553001" w:rsidRPr="00FA3AC2" w:rsidRDefault="00561252" w:rsidP="00FD2103">
      <w:pPr>
        <w:autoSpaceDE w:val="0"/>
        <w:autoSpaceDN w:val="0"/>
        <w:adjustRightInd w:val="0"/>
        <w:spacing w:line="480" w:lineRule="auto"/>
        <w:ind w:right="-90" w:firstLine="360"/>
        <w:rPr>
          <w:bCs/>
          <w:color w:val="000000" w:themeColor="text1"/>
          <w:shd w:val="clear" w:color="auto" w:fill="FFFFFF"/>
        </w:rPr>
      </w:pPr>
      <w:proofErr w:type="gramStart"/>
      <w:r w:rsidRPr="00561252">
        <w:rPr>
          <w:b/>
          <w:bCs/>
          <w:i/>
        </w:rPr>
        <w:t xml:space="preserve">Detection </w:t>
      </w:r>
      <w:r w:rsidR="00E3041D">
        <w:rPr>
          <w:b/>
          <w:bCs/>
          <w:i/>
        </w:rPr>
        <w:t xml:space="preserve">and </w:t>
      </w:r>
      <w:r w:rsidR="001E6176">
        <w:rPr>
          <w:b/>
          <w:bCs/>
          <w:i/>
        </w:rPr>
        <w:t>Q</w:t>
      </w:r>
      <w:r w:rsidR="00E3041D">
        <w:rPr>
          <w:b/>
          <w:bCs/>
          <w:i/>
        </w:rPr>
        <w:t xml:space="preserve">uantification </w:t>
      </w:r>
      <w:r w:rsidRPr="00561252">
        <w:rPr>
          <w:b/>
          <w:bCs/>
          <w:i/>
        </w:rPr>
        <w:t xml:space="preserve">of Anti-CA IX </w:t>
      </w:r>
      <w:r w:rsidR="00E3041D">
        <w:rPr>
          <w:b/>
          <w:bCs/>
          <w:i/>
        </w:rPr>
        <w:t>A</w:t>
      </w:r>
      <w:r w:rsidRPr="00561252">
        <w:rPr>
          <w:b/>
          <w:bCs/>
          <w:i/>
        </w:rPr>
        <w:t xml:space="preserve">ntibody </w:t>
      </w:r>
      <w:r w:rsidR="00E3041D">
        <w:rPr>
          <w:b/>
          <w:bCs/>
          <w:i/>
        </w:rPr>
        <w:t>B</w:t>
      </w:r>
      <w:r w:rsidRPr="00561252">
        <w:rPr>
          <w:b/>
          <w:bCs/>
          <w:i/>
        </w:rPr>
        <w:t xml:space="preserve">inding to </w:t>
      </w:r>
      <w:r w:rsidR="00E3041D">
        <w:rPr>
          <w:b/>
          <w:bCs/>
          <w:i/>
        </w:rPr>
        <w:t>H</w:t>
      </w:r>
      <w:r w:rsidRPr="00561252">
        <w:rPr>
          <w:b/>
          <w:bCs/>
          <w:i/>
        </w:rPr>
        <w:t xml:space="preserve">ypoxic and </w:t>
      </w:r>
      <w:proofErr w:type="spellStart"/>
      <w:r w:rsidR="00E3041D">
        <w:rPr>
          <w:b/>
          <w:bCs/>
          <w:i/>
        </w:rPr>
        <w:t>N</w:t>
      </w:r>
      <w:r w:rsidRPr="00561252">
        <w:rPr>
          <w:b/>
          <w:bCs/>
          <w:i/>
        </w:rPr>
        <w:t>ormoxic</w:t>
      </w:r>
      <w:proofErr w:type="spellEnd"/>
      <w:r w:rsidRPr="00561252">
        <w:rPr>
          <w:b/>
          <w:bCs/>
          <w:i/>
        </w:rPr>
        <w:t xml:space="preserve"> cells.</w:t>
      </w:r>
      <w:proofErr w:type="gramEnd"/>
      <w:r w:rsidRPr="00561252">
        <w:rPr>
          <w:b/>
          <w:bCs/>
          <w:i/>
        </w:rPr>
        <w:t xml:space="preserve"> </w:t>
      </w:r>
      <w:r>
        <w:rPr>
          <w:b/>
          <w:bCs/>
          <w:i/>
        </w:rPr>
        <w:t xml:space="preserve"> </w:t>
      </w:r>
      <w:r w:rsidRPr="00561252">
        <w:t>Hypoxia induction and up-regulation of CA IX were validated with anti-CA IX antibodies</w:t>
      </w:r>
      <w:r>
        <w:t xml:space="preserve"> in CA IX positive </w:t>
      </w:r>
      <w:r w:rsidRPr="00561252">
        <w:t xml:space="preserve">HT-29 and </w:t>
      </w:r>
      <w:proofErr w:type="spellStart"/>
      <w:r w:rsidRPr="00561252">
        <w:lastRenderedPageBreak/>
        <w:t>HeLa</w:t>
      </w:r>
      <w:proofErr w:type="spellEnd"/>
      <w:r w:rsidRPr="00561252">
        <w:t xml:space="preserve"> </w:t>
      </w:r>
      <w:r>
        <w:t>and negative</w:t>
      </w:r>
      <w:r>
        <w:rPr>
          <w:bCs/>
          <w:color w:val="000000" w:themeColor="text1"/>
        </w:rPr>
        <w:t xml:space="preserve"> </w:t>
      </w:r>
      <w:r w:rsidRPr="004F5967">
        <w:rPr>
          <w:bCs/>
          <w:color w:val="000000" w:themeColor="text1"/>
        </w:rPr>
        <w:t>HCT-116, and MDA-MB-231</w:t>
      </w:r>
      <w:r>
        <w:rPr>
          <w:bCs/>
          <w:color w:val="000000" w:themeColor="text1"/>
        </w:rPr>
        <w:t>cells</w:t>
      </w:r>
      <w:r w:rsidRPr="00561252">
        <w:t>.</w:t>
      </w:r>
      <w:r w:rsidR="0050318A">
        <w:t xml:space="preserve"> </w:t>
      </w:r>
      <w:r w:rsidRPr="00561252">
        <w:t xml:space="preserve"> </w:t>
      </w:r>
      <w:r w:rsidR="00553001">
        <w:t xml:space="preserve">Hypoxic and </w:t>
      </w:r>
      <w:proofErr w:type="spellStart"/>
      <w:r w:rsidR="00553001">
        <w:t>normoxic</w:t>
      </w:r>
      <w:proofErr w:type="spellEnd"/>
      <w:r w:rsidR="00553001">
        <w:t xml:space="preserve"> cells were incubated with anti-CA IX antibodies and the cells were then prepared for fluorescence microscopy and</w:t>
      </w:r>
      <w:r w:rsidR="00553001" w:rsidRPr="00793C77">
        <w:rPr>
          <w:bCs/>
        </w:rPr>
        <w:t xml:space="preserve"> flow </w:t>
      </w:r>
      <w:proofErr w:type="spellStart"/>
      <w:r w:rsidR="00553001" w:rsidRPr="00793C77">
        <w:rPr>
          <w:bCs/>
        </w:rPr>
        <w:t>cytometry</w:t>
      </w:r>
      <w:proofErr w:type="spellEnd"/>
      <w:r w:rsidR="00553001">
        <w:rPr>
          <w:bCs/>
        </w:rPr>
        <w:t>. For f</w:t>
      </w:r>
      <w:r w:rsidR="00553001">
        <w:t xml:space="preserve">luorescence microscopy, </w:t>
      </w:r>
      <w:r w:rsidR="00E3041D" w:rsidRPr="00AF0EC2">
        <w:rPr>
          <w:bCs/>
          <w:color w:val="000000" w:themeColor="text1"/>
        </w:rPr>
        <w:t xml:space="preserve">anti-human CA IX antibody </w:t>
      </w:r>
      <w:r w:rsidR="00E3041D">
        <w:rPr>
          <w:rFonts w:eastAsia="AdvGulliv-R"/>
          <w:color w:val="000000"/>
          <w:lang w:eastAsia="zh-CN"/>
        </w:rPr>
        <w:t>(</w:t>
      </w:r>
      <w:r w:rsidR="00E3041D" w:rsidRPr="00AF0EC2">
        <w:rPr>
          <w:bCs/>
          <w:shd w:val="clear" w:color="auto" w:fill="FFFFFF"/>
        </w:rPr>
        <w:t>FAB2188</w:t>
      </w:r>
      <w:r w:rsidR="00E3041D">
        <w:rPr>
          <w:bCs/>
          <w:shd w:val="clear" w:color="auto" w:fill="FFFFFF"/>
        </w:rPr>
        <w:t>A</w:t>
      </w:r>
      <w:r w:rsidR="00E3041D" w:rsidRPr="00AF0EC2">
        <w:rPr>
          <w:bCs/>
          <w:shd w:val="clear" w:color="auto" w:fill="FFFFFF"/>
        </w:rPr>
        <w:t>, R&amp;D System</w:t>
      </w:r>
      <w:r w:rsidR="00E3041D">
        <w:rPr>
          <w:bCs/>
          <w:shd w:val="clear" w:color="auto" w:fill="FFFFFF"/>
        </w:rPr>
        <w:t>)</w:t>
      </w:r>
      <w:r w:rsidR="00E3041D">
        <w:rPr>
          <w:rFonts w:eastAsia="AdvGulliv-R"/>
          <w:color w:val="000000"/>
          <w:lang w:eastAsia="zh-CN"/>
        </w:rPr>
        <w:t xml:space="preserve"> was</w:t>
      </w:r>
      <w:r w:rsidR="00553001">
        <w:rPr>
          <w:rFonts w:eastAsia="AdvGulliv-R"/>
          <w:color w:val="000000"/>
          <w:lang w:eastAsia="zh-CN"/>
        </w:rPr>
        <w:t xml:space="preserve"> added directly to the culture media (1:50 dilution) to prevent re-oxygenation of the hypoxic cells. Upon completion of 1 hour incubation, the media was discarded and cell wells were rinsed twice with cold PBS and removed from the slides. The slides were dried at room temperature for 4 to 5 minutes, and the nuclear staining reagent DAPI (Invitrogen) was added prior to mounting with a coverslip. The slides were examined under </w:t>
      </w:r>
      <w:r w:rsidR="00553001" w:rsidRPr="009159F9">
        <w:t>fluorescence microscopy</w:t>
      </w:r>
      <w:r w:rsidR="00553001">
        <w:t xml:space="preserve"> at appropriate fluorescence wavelengths, and images were acquired using an equal exposure time and the same magnification for comparisons. </w:t>
      </w:r>
      <w:r w:rsidR="00553001">
        <w:rPr>
          <w:rFonts w:eastAsia="AdvGulliv-R"/>
          <w:color w:val="000000"/>
          <w:lang w:eastAsia="zh-CN"/>
        </w:rPr>
        <w:t xml:space="preserve"> For f</w:t>
      </w:r>
      <w:r w:rsidR="00553001" w:rsidRPr="00793C77">
        <w:rPr>
          <w:bCs/>
        </w:rPr>
        <w:t xml:space="preserve">low </w:t>
      </w:r>
      <w:proofErr w:type="spellStart"/>
      <w:r w:rsidR="00553001" w:rsidRPr="00793C77">
        <w:rPr>
          <w:bCs/>
        </w:rPr>
        <w:t>cytometry</w:t>
      </w:r>
      <w:proofErr w:type="spellEnd"/>
      <w:r w:rsidR="00553001">
        <w:rPr>
          <w:bCs/>
        </w:rPr>
        <w:t xml:space="preserve">, </w:t>
      </w:r>
      <w:r w:rsidR="00553001" w:rsidRPr="00AF0EC2">
        <w:rPr>
          <w:bCs/>
          <w:color w:val="000000" w:themeColor="text1"/>
        </w:rPr>
        <w:t>anti-human CA IX antibody (</w:t>
      </w:r>
      <w:r w:rsidR="00553001" w:rsidRPr="00AF0EC2">
        <w:rPr>
          <w:bCs/>
          <w:shd w:val="clear" w:color="auto" w:fill="FFFFFF"/>
        </w:rPr>
        <w:t>FAB2188F, R&amp;D System)</w:t>
      </w:r>
      <w:r w:rsidR="00553001" w:rsidRPr="00F913B0">
        <w:rPr>
          <w:bCs/>
          <w:color w:val="000000" w:themeColor="text1"/>
        </w:rPr>
        <w:t xml:space="preserve"> was</w:t>
      </w:r>
      <w:r w:rsidR="00553001">
        <w:rPr>
          <w:bCs/>
          <w:color w:val="000000" w:themeColor="text1"/>
        </w:rPr>
        <w:t xml:space="preserve"> </w:t>
      </w:r>
      <w:r w:rsidR="00E3041D">
        <w:rPr>
          <w:rFonts w:eastAsia="AdvGulliv-R"/>
          <w:color w:val="000000"/>
          <w:lang w:eastAsia="zh-CN"/>
        </w:rPr>
        <w:t>added directly to the cell wells without replacing the media (</w:t>
      </w:r>
      <w:r w:rsidR="00E3041D">
        <w:rPr>
          <w:bCs/>
          <w:color w:val="000000" w:themeColor="text1"/>
        </w:rPr>
        <w:t>1:100 dilution)</w:t>
      </w:r>
      <w:r w:rsidR="00E3041D">
        <w:rPr>
          <w:rFonts w:eastAsia="AdvGulliv-R"/>
          <w:color w:val="000000"/>
          <w:lang w:eastAsia="zh-CN"/>
        </w:rPr>
        <w:t>. A</w:t>
      </w:r>
      <w:r w:rsidR="00553001">
        <w:rPr>
          <w:bCs/>
          <w:color w:val="000000" w:themeColor="text1"/>
        </w:rPr>
        <w:t xml:space="preserve">fter </w:t>
      </w:r>
      <w:r w:rsidR="00E3041D">
        <w:rPr>
          <w:bCs/>
          <w:color w:val="000000" w:themeColor="text1"/>
        </w:rPr>
        <w:t>1</w:t>
      </w:r>
      <w:r w:rsidR="00553001">
        <w:rPr>
          <w:bCs/>
          <w:color w:val="000000" w:themeColor="text1"/>
        </w:rPr>
        <w:t xml:space="preserve"> hour incubation, </w:t>
      </w:r>
      <w:r w:rsidR="00553001" w:rsidRPr="00A54309">
        <w:rPr>
          <w:bCs/>
          <w:color w:val="000000" w:themeColor="text1"/>
        </w:rPr>
        <w:t>c</w:t>
      </w:r>
      <w:r w:rsidR="00553001" w:rsidRPr="00A54309">
        <w:rPr>
          <w:color w:val="000000" w:themeColor="text1"/>
        </w:rPr>
        <w:t xml:space="preserve">ell wells were rinsed with cold PBS and </w:t>
      </w:r>
      <w:r w:rsidR="00553001">
        <w:rPr>
          <w:color w:val="000000" w:themeColor="text1"/>
        </w:rPr>
        <w:t xml:space="preserve">cells </w:t>
      </w:r>
      <w:r w:rsidR="00553001" w:rsidRPr="00A54309">
        <w:rPr>
          <w:color w:val="000000" w:themeColor="text1"/>
        </w:rPr>
        <w:t xml:space="preserve">were scraped </w:t>
      </w:r>
      <w:r w:rsidR="00553001">
        <w:rPr>
          <w:color w:val="000000" w:themeColor="text1"/>
        </w:rPr>
        <w:t xml:space="preserve">from the plates using a cell scraper </w:t>
      </w:r>
      <w:r w:rsidR="00553001" w:rsidRPr="00A54309">
        <w:rPr>
          <w:color w:val="000000" w:themeColor="text1"/>
        </w:rPr>
        <w:t>with 2 m</w:t>
      </w:r>
      <w:r w:rsidR="00553001">
        <w:rPr>
          <w:color w:val="000000" w:themeColor="text1"/>
        </w:rPr>
        <w:t>L</w:t>
      </w:r>
      <w:r w:rsidR="00553001" w:rsidRPr="00A54309">
        <w:rPr>
          <w:color w:val="000000" w:themeColor="text1"/>
        </w:rPr>
        <w:t xml:space="preserve"> of PBS. Cells were then transferred to 5</w:t>
      </w:r>
      <w:r w:rsidR="00553001">
        <w:rPr>
          <w:color w:val="000000" w:themeColor="text1"/>
        </w:rPr>
        <w:t xml:space="preserve"> mL</w:t>
      </w:r>
      <w:r w:rsidR="00553001" w:rsidRPr="00A54309">
        <w:rPr>
          <w:color w:val="000000" w:themeColor="text1"/>
        </w:rPr>
        <w:t xml:space="preserve"> tubes and spun for 10 minutes at 1000</w:t>
      </w:r>
      <w:r w:rsidR="00553001">
        <w:rPr>
          <w:color w:val="000000" w:themeColor="text1"/>
        </w:rPr>
        <w:t xml:space="preserve"> </w:t>
      </w:r>
      <w:r w:rsidR="00553001" w:rsidRPr="00A54309">
        <w:rPr>
          <w:color w:val="000000" w:themeColor="text1"/>
        </w:rPr>
        <w:t xml:space="preserve">rpm. To each tube, 500 </w:t>
      </w:r>
      <w:proofErr w:type="spellStart"/>
      <w:r w:rsidR="00553001" w:rsidRPr="00A54309">
        <w:rPr>
          <w:color w:val="000000" w:themeColor="text1"/>
        </w:rPr>
        <w:t>u</w:t>
      </w:r>
      <w:r w:rsidR="00553001">
        <w:rPr>
          <w:color w:val="000000" w:themeColor="text1"/>
        </w:rPr>
        <w:t>L</w:t>
      </w:r>
      <w:proofErr w:type="spellEnd"/>
      <w:r w:rsidR="00553001" w:rsidRPr="00A54309">
        <w:rPr>
          <w:color w:val="000000" w:themeColor="text1"/>
        </w:rPr>
        <w:t xml:space="preserve"> PBS was added to re-suspend the cells for flow </w:t>
      </w:r>
      <w:proofErr w:type="spellStart"/>
      <w:r w:rsidR="00553001" w:rsidRPr="00A54309">
        <w:rPr>
          <w:color w:val="000000" w:themeColor="text1"/>
        </w:rPr>
        <w:t>cytometry</w:t>
      </w:r>
      <w:proofErr w:type="spellEnd"/>
      <w:r w:rsidR="00553001" w:rsidRPr="00A54309">
        <w:rPr>
          <w:color w:val="000000" w:themeColor="text1"/>
        </w:rPr>
        <w:t xml:space="preserve">. </w:t>
      </w:r>
    </w:p>
    <w:p w:rsidR="008815DF" w:rsidRDefault="008815DF" w:rsidP="0082764C"/>
    <w:p w:rsidR="00144F5D" w:rsidRDefault="00144F5D" w:rsidP="0082764C"/>
    <w:p w:rsidR="008815DF" w:rsidRPr="008815DF" w:rsidRDefault="008815DF" w:rsidP="0082764C">
      <w:pPr>
        <w:rPr>
          <w:b/>
        </w:rPr>
      </w:pPr>
      <w:r w:rsidRPr="008815DF">
        <w:rPr>
          <w:b/>
        </w:rPr>
        <w:t>References</w:t>
      </w:r>
    </w:p>
    <w:p w:rsidR="008815DF" w:rsidRDefault="008815DF" w:rsidP="0082764C"/>
    <w:p w:rsidR="004737EB" w:rsidRDefault="00CE5F26" w:rsidP="004737EB">
      <w:pPr>
        <w:ind w:left="720" w:hanging="720"/>
        <w:rPr>
          <w:noProof/>
        </w:rPr>
      </w:pPr>
      <w:r>
        <w:fldChar w:fldCharType="begin"/>
      </w:r>
      <w:r w:rsidR="008815DF">
        <w:instrText xml:space="preserve"> ADDIN EN.REFLIST </w:instrText>
      </w:r>
      <w:r>
        <w:fldChar w:fldCharType="separate"/>
      </w:r>
      <w:bookmarkStart w:id="1" w:name="_ENREF_1"/>
      <w:r w:rsidR="004737EB">
        <w:rPr>
          <w:noProof/>
        </w:rPr>
        <w:t>1. Cecchi A, Hulikova A, Pastorek J, Pastorekova S, Scozzafava A, et al. (2005) Carbonic anhydrase inhibitors. Design of fluorescent sulfonamides as probes of tumor-associated carbonic anhydrase IX that inhibit isozyme IX-mediated acidification of hypoxic tumors. J Med Chem 48: 4834-4841.</w:t>
      </w:r>
      <w:bookmarkEnd w:id="1"/>
    </w:p>
    <w:p w:rsidR="004737EB" w:rsidRDefault="004737EB" w:rsidP="004737EB">
      <w:pPr>
        <w:ind w:left="720" w:hanging="720"/>
        <w:rPr>
          <w:noProof/>
        </w:rPr>
      </w:pPr>
      <w:bookmarkStart w:id="2" w:name="_ENREF_2"/>
      <w:r>
        <w:rPr>
          <w:noProof/>
        </w:rPr>
        <w:t>2. Dubois L, Douma K, Supuran CT, Chiu RK, van Zandvoort MA, et al. (2007) Imaging the hypoxia surrogate marker CA IX requires expression and catalytic activity for binding fluorescent sulfonamide inhibitors. Radiother Oncol 83: 367-373.</w:t>
      </w:r>
      <w:bookmarkEnd w:id="2"/>
    </w:p>
    <w:p w:rsidR="004737EB" w:rsidRDefault="004737EB" w:rsidP="004737EB">
      <w:pPr>
        <w:ind w:left="720" w:hanging="720"/>
        <w:rPr>
          <w:noProof/>
        </w:rPr>
      </w:pPr>
      <w:bookmarkStart w:id="3" w:name="_ENREF_3"/>
      <w:r>
        <w:rPr>
          <w:noProof/>
        </w:rPr>
        <w:t>3. Svastova E, Hulikova A, Rafajova M, Zat'ovicova M, Gibadulinova A, et al. (2004) Hypoxia activates the capacity of tumor-associated carbonic anhydrase IX to acidify extracellular pH. FEBS Lett 577: 439-445.</w:t>
      </w:r>
      <w:bookmarkEnd w:id="3"/>
    </w:p>
    <w:p w:rsidR="004737EB" w:rsidRDefault="004737EB" w:rsidP="004737EB">
      <w:pPr>
        <w:ind w:left="720" w:hanging="720"/>
        <w:rPr>
          <w:noProof/>
        </w:rPr>
      </w:pPr>
      <w:bookmarkStart w:id="4" w:name="_ENREF_4"/>
      <w:r>
        <w:rPr>
          <w:noProof/>
        </w:rPr>
        <w:t>4. Said HM, Hagemann C, Staab A, Stojic J, Kuhnel S, et al. (2007) Expression patterns of the hypoxia-related genes osteopontin, CA9, erythropoietin, VEGF and HIF-1alpha in human glioma in vitro and in vivo. Radiother Oncol 83: 398-405.</w:t>
      </w:r>
      <w:bookmarkEnd w:id="4"/>
    </w:p>
    <w:p w:rsidR="004737EB" w:rsidRDefault="004737EB" w:rsidP="004737EB">
      <w:pPr>
        <w:ind w:left="720" w:hanging="720"/>
        <w:rPr>
          <w:noProof/>
        </w:rPr>
      </w:pPr>
      <w:bookmarkStart w:id="5" w:name="_ENREF_5"/>
      <w:r>
        <w:rPr>
          <w:noProof/>
        </w:rPr>
        <w:t>5. Tanaka N, Kato H, Inose T, Kimura H, Faried A, et al. (2008) Expression of carbonic anhydrase 9, a potential intrinsic marker of hypoxia, is associated with poor prognosis in oesophageal squamous cell carcinoma. Br J Cancer 99: 1468-1475.</w:t>
      </w:r>
      <w:bookmarkEnd w:id="5"/>
    </w:p>
    <w:p w:rsidR="004737EB" w:rsidRDefault="004737EB" w:rsidP="004737EB">
      <w:pPr>
        <w:ind w:left="720" w:hanging="720"/>
        <w:rPr>
          <w:noProof/>
        </w:rPr>
      </w:pPr>
      <w:bookmarkStart w:id="6" w:name="_ENREF_6"/>
      <w:r>
        <w:rPr>
          <w:noProof/>
        </w:rPr>
        <w:t>6. Zhou GX, Ireland J, Rayman P, Finke J, Zhou M (2010) Quantification of carbonic anhydrase IX expression in serum and tissue of renal cell carcinoma patients using enzyme-linked immunosorbent assay: prognostic and diagnostic potentials. Urology 75: 257-261.</w:t>
      </w:r>
      <w:bookmarkEnd w:id="6"/>
    </w:p>
    <w:p w:rsidR="005302D8" w:rsidRDefault="00CE5F26" w:rsidP="00C04FBC">
      <w:pPr>
        <w:rPr>
          <w:noProof/>
        </w:rPr>
      </w:pPr>
      <w:r>
        <w:fldChar w:fldCharType="end"/>
      </w:r>
      <w:r w:rsidR="00C04FBC" w:rsidDel="00C04FBC">
        <w:rPr>
          <w:noProof/>
        </w:rPr>
        <w:t xml:space="preserve"> </w:t>
      </w:r>
    </w:p>
    <w:p w:rsidR="003C5CED" w:rsidRDefault="003C5CED" w:rsidP="00C04FBC">
      <w:pPr>
        <w:ind w:left="360" w:hanging="360"/>
      </w:pPr>
    </w:p>
    <w:sectPr w:rsidR="003C5CED" w:rsidSect="00423D17">
      <w:footerReference w:type="default" r:id="rId9"/>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7B9E" w:rsidRDefault="00257B9E" w:rsidP="00D73237">
      <w:r>
        <w:separator/>
      </w:r>
    </w:p>
  </w:endnote>
  <w:endnote w:type="continuationSeparator" w:id="0">
    <w:p w:rsidR="00257B9E" w:rsidRDefault="00257B9E" w:rsidP="00D73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dvGulliv-R">
    <w:altName w:val="宋体"/>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538344"/>
      <w:docPartObj>
        <w:docPartGallery w:val="Page Numbers (Bottom of Page)"/>
        <w:docPartUnique/>
      </w:docPartObj>
    </w:sdtPr>
    <w:sdtEndPr/>
    <w:sdtContent>
      <w:p w:rsidR="001E6176" w:rsidRDefault="001E6176">
        <w:pPr>
          <w:pStyle w:val="Footer"/>
          <w:jc w:val="center"/>
        </w:pPr>
        <w:r>
          <w:fldChar w:fldCharType="begin"/>
        </w:r>
        <w:r>
          <w:instrText xml:space="preserve"> PAGE   \* MERGEFORMAT </w:instrText>
        </w:r>
        <w:r>
          <w:fldChar w:fldCharType="separate"/>
        </w:r>
        <w:r w:rsidR="007C6009">
          <w:rPr>
            <w:noProof/>
          </w:rPr>
          <w:t>1</w:t>
        </w:r>
        <w:r>
          <w:rPr>
            <w:noProof/>
          </w:rPr>
          <w:fldChar w:fldCharType="end"/>
        </w:r>
      </w:p>
    </w:sdtContent>
  </w:sdt>
  <w:p w:rsidR="001E6176" w:rsidRDefault="001E61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7B9E" w:rsidRDefault="00257B9E" w:rsidP="00D73237">
      <w:r>
        <w:separator/>
      </w:r>
    </w:p>
  </w:footnote>
  <w:footnote w:type="continuationSeparator" w:id="0">
    <w:p w:rsidR="00257B9E" w:rsidRDefault="00257B9E" w:rsidP="00D7323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pt;height:15.75pt" o:bullet="t">
        <v:imagedata r:id="rId1" o:title="art118"/>
      </v:shape>
    </w:pict>
  </w:numPicBullet>
  <w:abstractNum w:abstractNumId="0">
    <w:nsid w:val="31886664"/>
    <w:multiLevelType w:val="hybridMultilevel"/>
    <w:tmpl w:val="B60C6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FB4591"/>
    <w:multiLevelType w:val="hybridMultilevel"/>
    <w:tmpl w:val="EAB00C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8D6F7A"/>
    <w:multiLevelType w:val="hybridMultilevel"/>
    <w:tmpl w:val="ED88236A"/>
    <w:lvl w:ilvl="0" w:tplc="FF3ADEC4">
      <w:start w:val="1"/>
      <w:numFmt w:val="bullet"/>
      <w:lvlText w:val=""/>
      <w:lvlPicBulletId w:val="0"/>
      <w:lvlJc w:val="left"/>
      <w:pPr>
        <w:tabs>
          <w:tab w:val="num" w:pos="720"/>
        </w:tabs>
        <w:ind w:left="720" w:hanging="360"/>
      </w:pPr>
      <w:rPr>
        <w:rFonts w:ascii="Symbol" w:hAnsi="Symbol" w:hint="default"/>
      </w:rPr>
    </w:lvl>
    <w:lvl w:ilvl="1" w:tplc="C2F6E294" w:tentative="1">
      <w:start w:val="1"/>
      <w:numFmt w:val="bullet"/>
      <w:lvlText w:val=""/>
      <w:lvlPicBulletId w:val="0"/>
      <w:lvlJc w:val="left"/>
      <w:pPr>
        <w:tabs>
          <w:tab w:val="num" w:pos="1440"/>
        </w:tabs>
        <w:ind w:left="1440" w:hanging="360"/>
      </w:pPr>
      <w:rPr>
        <w:rFonts w:ascii="Symbol" w:hAnsi="Symbol" w:hint="default"/>
      </w:rPr>
    </w:lvl>
    <w:lvl w:ilvl="2" w:tplc="CBCCC9B4" w:tentative="1">
      <w:start w:val="1"/>
      <w:numFmt w:val="bullet"/>
      <w:lvlText w:val=""/>
      <w:lvlPicBulletId w:val="0"/>
      <w:lvlJc w:val="left"/>
      <w:pPr>
        <w:tabs>
          <w:tab w:val="num" w:pos="2160"/>
        </w:tabs>
        <w:ind w:left="2160" w:hanging="360"/>
      </w:pPr>
      <w:rPr>
        <w:rFonts w:ascii="Symbol" w:hAnsi="Symbol" w:hint="default"/>
      </w:rPr>
    </w:lvl>
    <w:lvl w:ilvl="3" w:tplc="7C8EB38A" w:tentative="1">
      <w:start w:val="1"/>
      <w:numFmt w:val="bullet"/>
      <w:lvlText w:val=""/>
      <w:lvlPicBulletId w:val="0"/>
      <w:lvlJc w:val="left"/>
      <w:pPr>
        <w:tabs>
          <w:tab w:val="num" w:pos="2880"/>
        </w:tabs>
        <w:ind w:left="2880" w:hanging="360"/>
      </w:pPr>
      <w:rPr>
        <w:rFonts w:ascii="Symbol" w:hAnsi="Symbol" w:hint="default"/>
      </w:rPr>
    </w:lvl>
    <w:lvl w:ilvl="4" w:tplc="487C21CE" w:tentative="1">
      <w:start w:val="1"/>
      <w:numFmt w:val="bullet"/>
      <w:lvlText w:val=""/>
      <w:lvlPicBulletId w:val="0"/>
      <w:lvlJc w:val="left"/>
      <w:pPr>
        <w:tabs>
          <w:tab w:val="num" w:pos="3600"/>
        </w:tabs>
        <w:ind w:left="3600" w:hanging="360"/>
      </w:pPr>
      <w:rPr>
        <w:rFonts w:ascii="Symbol" w:hAnsi="Symbol" w:hint="default"/>
      </w:rPr>
    </w:lvl>
    <w:lvl w:ilvl="5" w:tplc="5B7072B2" w:tentative="1">
      <w:start w:val="1"/>
      <w:numFmt w:val="bullet"/>
      <w:lvlText w:val=""/>
      <w:lvlPicBulletId w:val="0"/>
      <w:lvlJc w:val="left"/>
      <w:pPr>
        <w:tabs>
          <w:tab w:val="num" w:pos="4320"/>
        </w:tabs>
        <w:ind w:left="4320" w:hanging="360"/>
      </w:pPr>
      <w:rPr>
        <w:rFonts w:ascii="Symbol" w:hAnsi="Symbol" w:hint="default"/>
      </w:rPr>
    </w:lvl>
    <w:lvl w:ilvl="6" w:tplc="8A706F08" w:tentative="1">
      <w:start w:val="1"/>
      <w:numFmt w:val="bullet"/>
      <w:lvlText w:val=""/>
      <w:lvlPicBulletId w:val="0"/>
      <w:lvlJc w:val="left"/>
      <w:pPr>
        <w:tabs>
          <w:tab w:val="num" w:pos="5040"/>
        </w:tabs>
        <w:ind w:left="5040" w:hanging="360"/>
      </w:pPr>
      <w:rPr>
        <w:rFonts w:ascii="Symbol" w:hAnsi="Symbol" w:hint="default"/>
      </w:rPr>
    </w:lvl>
    <w:lvl w:ilvl="7" w:tplc="19A884A4" w:tentative="1">
      <w:start w:val="1"/>
      <w:numFmt w:val="bullet"/>
      <w:lvlText w:val=""/>
      <w:lvlPicBulletId w:val="0"/>
      <w:lvlJc w:val="left"/>
      <w:pPr>
        <w:tabs>
          <w:tab w:val="num" w:pos="5760"/>
        </w:tabs>
        <w:ind w:left="5760" w:hanging="360"/>
      </w:pPr>
      <w:rPr>
        <w:rFonts w:ascii="Symbol" w:hAnsi="Symbol" w:hint="default"/>
      </w:rPr>
    </w:lvl>
    <w:lvl w:ilvl="8" w:tplc="069ABD62" w:tentative="1">
      <w:start w:val="1"/>
      <w:numFmt w:val="bullet"/>
      <w:lvlText w:val=""/>
      <w:lvlPicBulletId w:val="0"/>
      <w:lvlJc w:val="left"/>
      <w:pPr>
        <w:tabs>
          <w:tab w:val="num" w:pos="6480"/>
        </w:tabs>
        <w:ind w:left="6480" w:hanging="360"/>
      </w:pPr>
      <w:rPr>
        <w:rFonts w:ascii="Symbol" w:hAnsi="Symbol" w:hint="default"/>
      </w:rPr>
    </w:lvl>
  </w:abstractNum>
  <w:abstractNum w:abstractNumId="3">
    <w:nsid w:val="3F184C4F"/>
    <w:multiLevelType w:val="hybridMultilevel"/>
    <w:tmpl w:val="873A3148"/>
    <w:lvl w:ilvl="0" w:tplc="027A6E28">
      <w:start w:val="1"/>
      <w:numFmt w:val="bullet"/>
      <w:lvlText w:val=""/>
      <w:lvlJc w:val="left"/>
      <w:pPr>
        <w:tabs>
          <w:tab w:val="num" w:pos="720"/>
        </w:tabs>
        <w:ind w:left="720" w:hanging="360"/>
      </w:pPr>
      <w:rPr>
        <w:rFonts w:ascii="Wingdings" w:hAnsi="Wingdings" w:hint="default"/>
      </w:rPr>
    </w:lvl>
    <w:lvl w:ilvl="1" w:tplc="71821E0A">
      <w:start w:val="1"/>
      <w:numFmt w:val="bullet"/>
      <w:lvlText w:val=""/>
      <w:lvlJc w:val="left"/>
      <w:pPr>
        <w:tabs>
          <w:tab w:val="num" w:pos="1440"/>
        </w:tabs>
        <w:ind w:left="1440" w:hanging="360"/>
      </w:pPr>
      <w:rPr>
        <w:rFonts w:ascii="Wingdings" w:hAnsi="Wingdings" w:hint="default"/>
      </w:rPr>
    </w:lvl>
    <w:lvl w:ilvl="2" w:tplc="EA5E953C">
      <w:start w:val="1349"/>
      <w:numFmt w:val="bullet"/>
      <w:lvlText w:val="I"/>
      <w:lvlJc w:val="left"/>
      <w:pPr>
        <w:tabs>
          <w:tab w:val="num" w:pos="2160"/>
        </w:tabs>
        <w:ind w:left="2160" w:hanging="360"/>
      </w:pPr>
      <w:rPr>
        <w:rFonts w:ascii="Arial" w:hAnsi="Arial" w:hint="default"/>
      </w:rPr>
    </w:lvl>
    <w:lvl w:ilvl="3" w:tplc="8E4A2A3A">
      <w:start w:val="1349"/>
      <w:numFmt w:val="bullet"/>
      <w:lvlText w:val=""/>
      <w:lvlJc w:val="left"/>
      <w:pPr>
        <w:tabs>
          <w:tab w:val="num" w:pos="2880"/>
        </w:tabs>
        <w:ind w:left="2880" w:hanging="360"/>
      </w:pPr>
      <w:rPr>
        <w:rFonts w:ascii="Wingdings" w:hAnsi="Wingdings" w:hint="default"/>
      </w:rPr>
    </w:lvl>
    <w:lvl w:ilvl="4" w:tplc="43EADA52" w:tentative="1">
      <w:start w:val="1"/>
      <w:numFmt w:val="bullet"/>
      <w:lvlText w:val=""/>
      <w:lvlJc w:val="left"/>
      <w:pPr>
        <w:tabs>
          <w:tab w:val="num" w:pos="3600"/>
        </w:tabs>
        <w:ind w:left="3600" w:hanging="360"/>
      </w:pPr>
      <w:rPr>
        <w:rFonts w:ascii="Wingdings" w:hAnsi="Wingdings" w:hint="default"/>
      </w:rPr>
    </w:lvl>
    <w:lvl w:ilvl="5" w:tplc="1F50B208" w:tentative="1">
      <w:start w:val="1"/>
      <w:numFmt w:val="bullet"/>
      <w:lvlText w:val=""/>
      <w:lvlJc w:val="left"/>
      <w:pPr>
        <w:tabs>
          <w:tab w:val="num" w:pos="4320"/>
        </w:tabs>
        <w:ind w:left="4320" w:hanging="360"/>
      </w:pPr>
      <w:rPr>
        <w:rFonts w:ascii="Wingdings" w:hAnsi="Wingdings" w:hint="default"/>
      </w:rPr>
    </w:lvl>
    <w:lvl w:ilvl="6" w:tplc="5DE0E6E4" w:tentative="1">
      <w:start w:val="1"/>
      <w:numFmt w:val="bullet"/>
      <w:lvlText w:val=""/>
      <w:lvlJc w:val="left"/>
      <w:pPr>
        <w:tabs>
          <w:tab w:val="num" w:pos="5040"/>
        </w:tabs>
        <w:ind w:left="5040" w:hanging="360"/>
      </w:pPr>
      <w:rPr>
        <w:rFonts w:ascii="Wingdings" w:hAnsi="Wingdings" w:hint="default"/>
      </w:rPr>
    </w:lvl>
    <w:lvl w:ilvl="7" w:tplc="6832C15C" w:tentative="1">
      <w:start w:val="1"/>
      <w:numFmt w:val="bullet"/>
      <w:lvlText w:val=""/>
      <w:lvlJc w:val="left"/>
      <w:pPr>
        <w:tabs>
          <w:tab w:val="num" w:pos="5760"/>
        </w:tabs>
        <w:ind w:left="5760" w:hanging="360"/>
      </w:pPr>
      <w:rPr>
        <w:rFonts w:ascii="Wingdings" w:hAnsi="Wingdings" w:hint="default"/>
      </w:rPr>
    </w:lvl>
    <w:lvl w:ilvl="8" w:tplc="6BDC635E" w:tentative="1">
      <w:start w:val="1"/>
      <w:numFmt w:val="bullet"/>
      <w:lvlText w:val=""/>
      <w:lvlJc w:val="left"/>
      <w:pPr>
        <w:tabs>
          <w:tab w:val="num" w:pos="6480"/>
        </w:tabs>
        <w:ind w:left="6480" w:hanging="360"/>
      </w:pPr>
      <w:rPr>
        <w:rFonts w:ascii="Wingdings" w:hAnsi="Wingdings" w:hint="default"/>
      </w:rPr>
    </w:lvl>
  </w:abstractNum>
  <w:abstractNum w:abstractNumId="4">
    <w:nsid w:val="419C42FB"/>
    <w:multiLevelType w:val="hybridMultilevel"/>
    <w:tmpl w:val="A1DC045C"/>
    <w:lvl w:ilvl="0" w:tplc="7BBA1E92">
      <w:start w:val="1"/>
      <w:numFmt w:val="bullet"/>
      <w:lvlText w:val=""/>
      <w:lvlJc w:val="left"/>
      <w:pPr>
        <w:tabs>
          <w:tab w:val="num" w:pos="720"/>
        </w:tabs>
        <w:ind w:left="720" w:hanging="360"/>
      </w:pPr>
      <w:rPr>
        <w:rFonts w:ascii="Wingdings" w:hAnsi="Wingdings" w:hint="default"/>
      </w:rPr>
    </w:lvl>
    <w:lvl w:ilvl="1" w:tplc="1D66176C">
      <w:start w:val="1885"/>
      <w:numFmt w:val="bullet"/>
      <w:lvlText w:val=""/>
      <w:lvlJc w:val="left"/>
      <w:pPr>
        <w:tabs>
          <w:tab w:val="num" w:pos="1440"/>
        </w:tabs>
        <w:ind w:left="1440" w:hanging="360"/>
      </w:pPr>
      <w:rPr>
        <w:rFonts w:ascii="Wingdings" w:hAnsi="Wingdings" w:hint="default"/>
      </w:rPr>
    </w:lvl>
    <w:lvl w:ilvl="2" w:tplc="CAACA46E" w:tentative="1">
      <w:start w:val="1"/>
      <w:numFmt w:val="bullet"/>
      <w:lvlText w:val=""/>
      <w:lvlJc w:val="left"/>
      <w:pPr>
        <w:tabs>
          <w:tab w:val="num" w:pos="2160"/>
        </w:tabs>
        <w:ind w:left="2160" w:hanging="360"/>
      </w:pPr>
      <w:rPr>
        <w:rFonts w:ascii="Wingdings" w:hAnsi="Wingdings" w:hint="default"/>
      </w:rPr>
    </w:lvl>
    <w:lvl w:ilvl="3" w:tplc="836C32C2" w:tentative="1">
      <w:start w:val="1"/>
      <w:numFmt w:val="bullet"/>
      <w:lvlText w:val=""/>
      <w:lvlJc w:val="left"/>
      <w:pPr>
        <w:tabs>
          <w:tab w:val="num" w:pos="2880"/>
        </w:tabs>
        <w:ind w:left="2880" w:hanging="360"/>
      </w:pPr>
      <w:rPr>
        <w:rFonts w:ascii="Wingdings" w:hAnsi="Wingdings" w:hint="default"/>
      </w:rPr>
    </w:lvl>
    <w:lvl w:ilvl="4" w:tplc="92E615D0" w:tentative="1">
      <w:start w:val="1"/>
      <w:numFmt w:val="bullet"/>
      <w:lvlText w:val=""/>
      <w:lvlJc w:val="left"/>
      <w:pPr>
        <w:tabs>
          <w:tab w:val="num" w:pos="3600"/>
        </w:tabs>
        <w:ind w:left="3600" w:hanging="360"/>
      </w:pPr>
      <w:rPr>
        <w:rFonts w:ascii="Wingdings" w:hAnsi="Wingdings" w:hint="default"/>
      </w:rPr>
    </w:lvl>
    <w:lvl w:ilvl="5" w:tplc="403239EE" w:tentative="1">
      <w:start w:val="1"/>
      <w:numFmt w:val="bullet"/>
      <w:lvlText w:val=""/>
      <w:lvlJc w:val="left"/>
      <w:pPr>
        <w:tabs>
          <w:tab w:val="num" w:pos="4320"/>
        </w:tabs>
        <w:ind w:left="4320" w:hanging="360"/>
      </w:pPr>
      <w:rPr>
        <w:rFonts w:ascii="Wingdings" w:hAnsi="Wingdings" w:hint="default"/>
      </w:rPr>
    </w:lvl>
    <w:lvl w:ilvl="6" w:tplc="C4184ED4" w:tentative="1">
      <w:start w:val="1"/>
      <w:numFmt w:val="bullet"/>
      <w:lvlText w:val=""/>
      <w:lvlJc w:val="left"/>
      <w:pPr>
        <w:tabs>
          <w:tab w:val="num" w:pos="5040"/>
        </w:tabs>
        <w:ind w:left="5040" w:hanging="360"/>
      </w:pPr>
      <w:rPr>
        <w:rFonts w:ascii="Wingdings" w:hAnsi="Wingdings" w:hint="default"/>
      </w:rPr>
    </w:lvl>
    <w:lvl w:ilvl="7" w:tplc="A768DD8A" w:tentative="1">
      <w:start w:val="1"/>
      <w:numFmt w:val="bullet"/>
      <w:lvlText w:val=""/>
      <w:lvlJc w:val="left"/>
      <w:pPr>
        <w:tabs>
          <w:tab w:val="num" w:pos="5760"/>
        </w:tabs>
        <w:ind w:left="5760" w:hanging="360"/>
      </w:pPr>
      <w:rPr>
        <w:rFonts w:ascii="Wingdings" w:hAnsi="Wingdings" w:hint="default"/>
      </w:rPr>
    </w:lvl>
    <w:lvl w:ilvl="8" w:tplc="AE846DAC" w:tentative="1">
      <w:start w:val="1"/>
      <w:numFmt w:val="bullet"/>
      <w:lvlText w:val=""/>
      <w:lvlJc w:val="left"/>
      <w:pPr>
        <w:tabs>
          <w:tab w:val="num" w:pos="6480"/>
        </w:tabs>
        <w:ind w:left="6480" w:hanging="360"/>
      </w:pPr>
      <w:rPr>
        <w:rFonts w:ascii="Wingdings" w:hAnsi="Wingdings" w:hint="default"/>
      </w:rPr>
    </w:lvl>
  </w:abstractNum>
  <w:abstractNum w:abstractNumId="5">
    <w:nsid w:val="4F751178"/>
    <w:multiLevelType w:val="hybridMultilevel"/>
    <w:tmpl w:val="316C5FF0"/>
    <w:lvl w:ilvl="0" w:tplc="11F08310">
      <w:start w:val="1"/>
      <w:numFmt w:val="bullet"/>
      <w:lvlText w:val=""/>
      <w:lvlJc w:val="left"/>
      <w:pPr>
        <w:tabs>
          <w:tab w:val="num" w:pos="720"/>
        </w:tabs>
        <w:ind w:left="720" w:hanging="360"/>
      </w:pPr>
      <w:rPr>
        <w:rFonts w:ascii="Wingdings" w:hAnsi="Wingdings" w:hint="default"/>
      </w:rPr>
    </w:lvl>
    <w:lvl w:ilvl="1" w:tplc="74845544" w:tentative="1">
      <w:start w:val="1"/>
      <w:numFmt w:val="bullet"/>
      <w:lvlText w:val=""/>
      <w:lvlJc w:val="left"/>
      <w:pPr>
        <w:tabs>
          <w:tab w:val="num" w:pos="1440"/>
        </w:tabs>
        <w:ind w:left="1440" w:hanging="360"/>
      </w:pPr>
      <w:rPr>
        <w:rFonts w:ascii="Wingdings" w:hAnsi="Wingdings" w:hint="default"/>
      </w:rPr>
    </w:lvl>
    <w:lvl w:ilvl="2" w:tplc="66BA84F0" w:tentative="1">
      <w:start w:val="1"/>
      <w:numFmt w:val="bullet"/>
      <w:lvlText w:val=""/>
      <w:lvlJc w:val="left"/>
      <w:pPr>
        <w:tabs>
          <w:tab w:val="num" w:pos="2160"/>
        </w:tabs>
        <w:ind w:left="2160" w:hanging="360"/>
      </w:pPr>
      <w:rPr>
        <w:rFonts w:ascii="Wingdings" w:hAnsi="Wingdings" w:hint="default"/>
      </w:rPr>
    </w:lvl>
    <w:lvl w:ilvl="3" w:tplc="5F74472E">
      <w:start w:val="174"/>
      <w:numFmt w:val="bullet"/>
      <w:lvlText w:val=""/>
      <w:lvlJc w:val="left"/>
      <w:pPr>
        <w:tabs>
          <w:tab w:val="num" w:pos="2880"/>
        </w:tabs>
        <w:ind w:left="2880" w:hanging="360"/>
      </w:pPr>
      <w:rPr>
        <w:rFonts w:ascii="Wingdings" w:hAnsi="Wingdings" w:hint="default"/>
      </w:rPr>
    </w:lvl>
    <w:lvl w:ilvl="4" w:tplc="0C88196C" w:tentative="1">
      <w:start w:val="1"/>
      <w:numFmt w:val="bullet"/>
      <w:lvlText w:val=""/>
      <w:lvlJc w:val="left"/>
      <w:pPr>
        <w:tabs>
          <w:tab w:val="num" w:pos="3600"/>
        </w:tabs>
        <w:ind w:left="3600" w:hanging="360"/>
      </w:pPr>
      <w:rPr>
        <w:rFonts w:ascii="Wingdings" w:hAnsi="Wingdings" w:hint="default"/>
      </w:rPr>
    </w:lvl>
    <w:lvl w:ilvl="5" w:tplc="822C3C5A" w:tentative="1">
      <w:start w:val="1"/>
      <w:numFmt w:val="bullet"/>
      <w:lvlText w:val=""/>
      <w:lvlJc w:val="left"/>
      <w:pPr>
        <w:tabs>
          <w:tab w:val="num" w:pos="4320"/>
        </w:tabs>
        <w:ind w:left="4320" w:hanging="360"/>
      </w:pPr>
      <w:rPr>
        <w:rFonts w:ascii="Wingdings" w:hAnsi="Wingdings" w:hint="default"/>
      </w:rPr>
    </w:lvl>
    <w:lvl w:ilvl="6" w:tplc="9C9EF1F2" w:tentative="1">
      <w:start w:val="1"/>
      <w:numFmt w:val="bullet"/>
      <w:lvlText w:val=""/>
      <w:lvlJc w:val="left"/>
      <w:pPr>
        <w:tabs>
          <w:tab w:val="num" w:pos="5040"/>
        </w:tabs>
        <w:ind w:left="5040" w:hanging="360"/>
      </w:pPr>
      <w:rPr>
        <w:rFonts w:ascii="Wingdings" w:hAnsi="Wingdings" w:hint="default"/>
      </w:rPr>
    </w:lvl>
    <w:lvl w:ilvl="7" w:tplc="5F2A6CEA" w:tentative="1">
      <w:start w:val="1"/>
      <w:numFmt w:val="bullet"/>
      <w:lvlText w:val=""/>
      <w:lvlJc w:val="left"/>
      <w:pPr>
        <w:tabs>
          <w:tab w:val="num" w:pos="5760"/>
        </w:tabs>
        <w:ind w:left="5760" w:hanging="360"/>
      </w:pPr>
      <w:rPr>
        <w:rFonts w:ascii="Wingdings" w:hAnsi="Wingdings" w:hint="default"/>
      </w:rPr>
    </w:lvl>
    <w:lvl w:ilvl="8" w:tplc="A8068704" w:tentative="1">
      <w:start w:val="1"/>
      <w:numFmt w:val="bullet"/>
      <w:lvlText w:val=""/>
      <w:lvlJc w:val="left"/>
      <w:pPr>
        <w:tabs>
          <w:tab w:val="num" w:pos="6480"/>
        </w:tabs>
        <w:ind w:left="6480" w:hanging="360"/>
      </w:pPr>
      <w:rPr>
        <w:rFonts w:ascii="Wingdings" w:hAnsi="Wingdings" w:hint="default"/>
      </w:rPr>
    </w:lvl>
  </w:abstractNum>
  <w:abstractNum w:abstractNumId="6">
    <w:nsid w:val="5499404D"/>
    <w:multiLevelType w:val="hybridMultilevel"/>
    <w:tmpl w:val="1DB65138"/>
    <w:lvl w:ilvl="0" w:tplc="4838E2EA">
      <w:start w:val="1"/>
      <w:numFmt w:val="bullet"/>
      <w:lvlText w:val=""/>
      <w:lvlPicBulletId w:val="0"/>
      <w:lvlJc w:val="left"/>
      <w:pPr>
        <w:tabs>
          <w:tab w:val="num" w:pos="720"/>
        </w:tabs>
        <w:ind w:left="720" w:hanging="360"/>
      </w:pPr>
      <w:rPr>
        <w:rFonts w:ascii="Symbol" w:hAnsi="Symbol" w:hint="default"/>
      </w:rPr>
    </w:lvl>
    <w:lvl w:ilvl="1" w:tplc="B024DF70" w:tentative="1">
      <w:start w:val="1"/>
      <w:numFmt w:val="bullet"/>
      <w:lvlText w:val=""/>
      <w:lvlPicBulletId w:val="0"/>
      <w:lvlJc w:val="left"/>
      <w:pPr>
        <w:tabs>
          <w:tab w:val="num" w:pos="1440"/>
        </w:tabs>
        <w:ind w:left="1440" w:hanging="360"/>
      </w:pPr>
      <w:rPr>
        <w:rFonts w:ascii="Symbol" w:hAnsi="Symbol" w:hint="default"/>
      </w:rPr>
    </w:lvl>
    <w:lvl w:ilvl="2" w:tplc="823CB02A" w:tentative="1">
      <w:start w:val="1"/>
      <w:numFmt w:val="bullet"/>
      <w:lvlText w:val=""/>
      <w:lvlPicBulletId w:val="0"/>
      <w:lvlJc w:val="left"/>
      <w:pPr>
        <w:tabs>
          <w:tab w:val="num" w:pos="2160"/>
        </w:tabs>
        <w:ind w:left="2160" w:hanging="360"/>
      </w:pPr>
      <w:rPr>
        <w:rFonts w:ascii="Symbol" w:hAnsi="Symbol" w:hint="default"/>
      </w:rPr>
    </w:lvl>
    <w:lvl w:ilvl="3" w:tplc="F09AE23C" w:tentative="1">
      <w:start w:val="1"/>
      <w:numFmt w:val="bullet"/>
      <w:lvlText w:val=""/>
      <w:lvlPicBulletId w:val="0"/>
      <w:lvlJc w:val="left"/>
      <w:pPr>
        <w:tabs>
          <w:tab w:val="num" w:pos="2880"/>
        </w:tabs>
        <w:ind w:left="2880" w:hanging="360"/>
      </w:pPr>
      <w:rPr>
        <w:rFonts w:ascii="Symbol" w:hAnsi="Symbol" w:hint="default"/>
      </w:rPr>
    </w:lvl>
    <w:lvl w:ilvl="4" w:tplc="A2ECC072" w:tentative="1">
      <w:start w:val="1"/>
      <w:numFmt w:val="bullet"/>
      <w:lvlText w:val=""/>
      <w:lvlPicBulletId w:val="0"/>
      <w:lvlJc w:val="left"/>
      <w:pPr>
        <w:tabs>
          <w:tab w:val="num" w:pos="3600"/>
        </w:tabs>
        <w:ind w:left="3600" w:hanging="360"/>
      </w:pPr>
      <w:rPr>
        <w:rFonts w:ascii="Symbol" w:hAnsi="Symbol" w:hint="default"/>
      </w:rPr>
    </w:lvl>
    <w:lvl w:ilvl="5" w:tplc="7E6A0CEC" w:tentative="1">
      <w:start w:val="1"/>
      <w:numFmt w:val="bullet"/>
      <w:lvlText w:val=""/>
      <w:lvlPicBulletId w:val="0"/>
      <w:lvlJc w:val="left"/>
      <w:pPr>
        <w:tabs>
          <w:tab w:val="num" w:pos="4320"/>
        </w:tabs>
        <w:ind w:left="4320" w:hanging="360"/>
      </w:pPr>
      <w:rPr>
        <w:rFonts w:ascii="Symbol" w:hAnsi="Symbol" w:hint="default"/>
      </w:rPr>
    </w:lvl>
    <w:lvl w:ilvl="6" w:tplc="01B4B3AA" w:tentative="1">
      <w:start w:val="1"/>
      <w:numFmt w:val="bullet"/>
      <w:lvlText w:val=""/>
      <w:lvlPicBulletId w:val="0"/>
      <w:lvlJc w:val="left"/>
      <w:pPr>
        <w:tabs>
          <w:tab w:val="num" w:pos="5040"/>
        </w:tabs>
        <w:ind w:left="5040" w:hanging="360"/>
      </w:pPr>
      <w:rPr>
        <w:rFonts w:ascii="Symbol" w:hAnsi="Symbol" w:hint="default"/>
      </w:rPr>
    </w:lvl>
    <w:lvl w:ilvl="7" w:tplc="03FC3608" w:tentative="1">
      <w:start w:val="1"/>
      <w:numFmt w:val="bullet"/>
      <w:lvlText w:val=""/>
      <w:lvlPicBulletId w:val="0"/>
      <w:lvlJc w:val="left"/>
      <w:pPr>
        <w:tabs>
          <w:tab w:val="num" w:pos="5760"/>
        </w:tabs>
        <w:ind w:left="5760" w:hanging="360"/>
      </w:pPr>
      <w:rPr>
        <w:rFonts w:ascii="Symbol" w:hAnsi="Symbol" w:hint="default"/>
      </w:rPr>
    </w:lvl>
    <w:lvl w:ilvl="8" w:tplc="60727F00" w:tentative="1">
      <w:start w:val="1"/>
      <w:numFmt w:val="bullet"/>
      <w:lvlText w:val=""/>
      <w:lvlPicBulletId w:val="0"/>
      <w:lvlJc w:val="left"/>
      <w:pPr>
        <w:tabs>
          <w:tab w:val="num" w:pos="6480"/>
        </w:tabs>
        <w:ind w:left="6480" w:hanging="360"/>
      </w:pPr>
      <w:rPr>
        <w:rFonts w:ascii="Symbol" w:hAnsi="Symbol" w:hint="default"/>
      </w:rPr>
    </w:lvl>
  </w:abstractNum>
  <w:abstractNum w:abstractNumId="7">
    <w:nsid w:val="5A7A39BE"/>
    <w:multiLevelType w:val="hybridMultilevel"/>
    <w:tmpl w:val="BD40E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B1C7E80"/>
    <w:multiLevelType w:val="hybridMultilevel"/>
    <w:tmpl w:val="FD30DA78"/>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28533C"/>
    <w:multiLevelType w:val="hybridMultilevel"/>
    <w:tmpl w:val="E572FD78"/>
    <w:lvl w:ilvl="0" w:tplc="8BC46426">
      <w:start w:val="1"/>
      <w:numFmt w:val="bullet"/>
      <w:lvlText w:val=""/>
      <w:lvlJc w:val="left"/>
      <w:pPr>
        <w:tabs>
          <w:tab w:val="num" w:pos="720"/>
        </w:tabs>
        <w:ind w:left="720" w:hanging="360"/>
      </w:pPr>
      <w:rPr>
        <w:rFonts w:ascii="Wingdings" w:hAnsi="Wingdings" w:hint="default"/>
      </w:rPr>
    </w:lvl>
    <w:lvl w:ilvl="1" w:tplc="9AC871CC" w:tentative="1">
      <w:start w:val="1"/>
      <w:numFmt w:val="bullet"/>
      <w:lvlText w:val=""/>
      <w:lvlJc w:val="left"/>
      <w:pPr>
        <w:tabs>
          <w:tab w:val="num" w:pos="1440"/>
        </w:tabs>
        <w:ind w:left="1440" w:hanging="360"/>
      </w:pPr>
      <w:rPr>
        <w:rFonts w:ascii="Wingdings" w:hAnsi="Wingdings" w:hint="default"/>
      </w:rPr>
    </w:lvl>
    <w:lvl w:ilvl="2" w:tplc="2F8ED070" w:tentative="1">
      <w:start w:val="1"/>
      <w:numFmt w:val="bullet"/>
      <w:lvlText w:val=""/>
      <w:lvlJc w:val="left"/>
      <w:pPr>
        <w:tabs>
          <w:tab w:val="num" w:pos="2160"/>
        </w:tabs>
        <w:ind w:left="2160" w:hanging="360"/>
      </w:pPr>
      <w:rPr>
        <w:rFonts w:ascii="Wingdings" w:hAnsi="Wingdings" w:hint="default"/>
      </w:rPr>
    </w:lvl>
    <w:lvl w:ilvl="3" w:tplc="F9B67E0C" w:tentative="1">
      <w:start w:val="1"/>
      <w:numFmt w:val="bullet"/>
      <w:lvlText w:val=""/>
      <w:lvlJc w:val="left"/>
      <w:pPr>
        <w:tabs>
          <w:tab w:val="num" w:pos="2880"/>
        </w:tabs>
        <w:ind w:left="2880" w:hanging="360"/>
      </w:pPr>
      <w:rPr>
        <w:rFonts w:ascii="Wingdings" w:hAnsi="Wingdings" w:hint="default"/>
      </w:rPr>
    </w:lvl>
    <w:lvl w:ilvl="4" w:tplc="0982382C" w:tentative="1">
      <w:start w:val="1"/>
      <w:numFmt w:val="bullet"/>
      <w:lvlText w:val=""/>
      <w:lvlJc w:val="left"/>
      <w:pPr>
        <w:tabs>
          <w:tab w:val="num" w:pos="3600"/>
        </w:tabs>
        <w:ind w:left="3600" w:hanging="360"/>
      </w:pPr>
      <w:rPr>
        <w:rFonts w:ascii="Wingdings" w:hAnsi="Wingdings" w:hint="default"/>
      </w:rPr>
    </w:lvl>
    <w:lvl w:ilvl="5" w:tplc="4C083A60" w:tentative="1">
      <w:start w:val="1"/>
      <w:numFmt w:val="bullet"/>
      <w:lvlText w:val=""/>
      <w:lvlJc w:val="left"/>
      <w:pPr>
        <w:tabs>
          <w:tab w:val="num" w:pos="4320"/>
        </w:tabs>
        <w:ind w:left="4320" w:hanging="360"/>
      </w:pPr>
      <w:rPr>
        <w:rFonts w:ascii="Wingdings" w:hAnsi="Wingdings" w:hint="default"/>
      </w:rPr>
    </w:lvl>
    <w:lvl w:ilvl="6" w:tplc="F7EC9A3C" w:tentative="1">
      <w:start w:val="1"/>
      <w:numFmt w:val="bullet"/>
      <w:lvlText w:val=""/>
      <w:lvlJc w:val="left"/>
      <w:pPr>
        <w:tabs>
          <w:tab w:val="num" w:pos="5040"/>
        </w:tabs>
        <w:ind w:left="5040" w:hanging="360"/>
      </w:pPr>
      <w:rPr>
        <w:rFonts w:ascii="Wingdings" w:hAnsi="Wingdings" w:hint="default"/>
      </w:rPr>
    </w:lvl>
    <w:lvl w:ilvl="7" w:tplc="796CBC6E" w:tentative="1">
      <w:start w:val="1"/>
      <w:numFmt w:val="bullet"/>
      <w:lvlText w:val=""/>
      <w:lvlJc w:val="left"/>
      <w:pPr>
        <w:tabs>
          <w:tab w:val="num" w:pos="5760"/>
        </w:tabs>
        <w:ind w:left="5760" w:hanging="360"/>
      </w:pPr>
      <w:rPr>
        <w:rFonts w:ascii="Wingdings" w:hAnsi="Wingdings" w:hint="default"/>
      </w:rPr>
    </w:lvl>
    <w:lvl w:ilvl="8" w:tplc="3AB0BD46" w:tentative="1">
      <w:start w:val="1"/>
      <w:numFmt w:val="bullet"/>
      <w:lvlText w:val=""/>
      <w:lvlJc w:val="left"/>
      <w:pPr>
        <w:tabs>
          <w:tab w:val="num" w:pos="6480"/>
        </w:tabs>
        <w:ind w:left="6480" w:hanging="360"/>
      </w:pPr>
      <w:rPr>
        <w:rFonts w:ascii="Wingdings" w:hAnsi="Wingdings" w:hint="default"/>
      </w:rPr>
    </w:lvl>
  </w:abstractNum>
  <w:abstractNum w:abstractNumId="10">
    <w:nsid w:val="60932EDA"/>
    <w:multiLevelType w:val="hybridMultilevel"/>
    <w:tmpl w:val="9468D896"/>
    <w:lvl w:ilvl="0" w:tplc="04090011">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nsid w:val="61122E48"/>
    <w:multiLevelType w:val="hybridMultilevel"/>
    <w:tmpl w:val="8F5E7460"/>
    <w:lvl w:ilvl="0" w:tplc="2550DD82">
      <w:start w:val="1"/>
      <w:numFmt w:val="bullet"/>
      <w:lvlText w:val=""/>
      <w:lvlJc w:val="left"/>
      <w:pPr>
        <w:tabs>
          <w:tab w:val="num" w:pos="720"/>
        </w:tabs>
        <w:ind w:left="720" w:hanging="360"/>
      </w:pPr>
      <w:rPr>
        <w:rFonts w:ascii="Wingdings" w:hAnsi="Wingdings" w:hint="default"/>
      </w:rPr>
    </w:lvl>
    <w:lvl w:ilvl="1" w:tplc="6FBAC222">
      <w:start w:val="1"/>
      <w:numFmt w:val="decimal"/>
      <w:lvlText w:val="%2."/>
      <w:lvlJc w:val="left"/>
      <w:pPr>
        <w:tabs>
          <w:tab w:val="num" w:pos="1440"/>
        </w:tabs>
        <w:ind w:left="1440" w:hanging="360"/>
      </w:pPr>
    </w:lvl>
    <w:lvl w:ilvl="2" w:tplc="4A6ED2B4" w:tentative="1">
      <w:start w:val="1"/>
      <w:numFmt w:val="bullet"/>
      <w:lvlText w:val=""/>
      <w:lvlJc w:val="left"/>
      <w:pPr>
        <w:tabs>
          <w:tab w:val="num" w:pos="2160"/>
        </w:tabs>
        <w:ind w:left="2160" w:hanging="360"/>
      </w:pPr>
      <w:rPr>
        <w:rFonts w:ascii="Wingdings" w:hAnsi="Wingdings" w:hint="default"/>
      </w:rPr>
    </w:lvl>
    <w:lvl w:ilvl="3" w:tplc="C1F43FFA" w:tentative="1">
      <w:start w:val="1"/>
      <w:numFmt w:val="bullet"/>
      <w:lvlText w:val=""/>
      <w:lvlJc w:val="left"/>
      <w:pPr>
        <w:tabs>
          <w:tab w:val="num" w:pos="2880"/>
        </w:tabs>
        <w:ind w:left="2880" w:hanging="360"/>
      </w:pPr>
      <w:rPr>
        <w:rFonts w:ascii="Wingdings" w:hAnsi="Wingdings" w:hint="default"/>
      </w:rPr>
    </w:lvl>
    <w:lvl w:ilvl="4" w:tplc="CDC8FDB6" w:tentative="1">
      <w:start w:val="1"/>
      <w:numFmt w:val="bullet"/>
      <w:lvlText w:val=""/>
      <w:lvlJc w:val="left"/>
      <w:pPr>
        <w:tabs>
          <w:tab w:val="num" w:pos="3600"/>
        </w:tabs>
        <w:ind w:left="3600" w:hanging="360"/>
      </w:pPr>
      <w:rPr>
        <w:rFonts w:ascii="Wingdings" w:hAnsi="Wingdings" w:hint="default"/>
      </w:rPr>
    </w:lvl>
    <w:lvl w:ilvl="5" w:tplc="F4ECBC86" w:tentative="1">
      <w:start w:val="1"/>
      <w:numFmt w:val="bullet"/>
      <w:lvlText w:val=""/>
      <w:lvlJc w:val="left"/>
      <w:pPr>
        <w:tabs>
          <w:tab w:val="num" w:pos="4320"/>
        </w:tabs>
        <w:ind w:left="4320" w:hanging="360"/>
      </w:pPr>
      <w:rPr>
        <w:rFonts w:ascii="Wingdings" w:hAnsi="Wingdings" w:hint="default"/>
      </w:rPr>
    </w:lvl>
    <w:lvl w:ilvl="6" w:tplc="E6F4A1DA" w:tentative="1">
      <w:start w:val="1"/>
      <w:numFmt w:val="bullet"/>
      <w:lvlText w:val=""/>
      <w:lvlJc w:val="left"/>
      <w:pPr>
        <w:tabs>
          <w:tab w:val="num" w:pos="5040"/>
        </w:tabs>
        <w:ind w:left="5040" w:hanging="360"/>
      </w:pPr>
      <w:rPr>
        <w:rFonts w:ascii="Wingdings" w:hAnsi="Wingdings" w:hint="default"/>
      </w:rPr>
    </w:lvl>
    <w:lvl w:ilvl="7" w:tplc="951610F6" w:tentative="1">
      <w:start w:val="1"/>
      <w:numFmt w:val="bullet"/>
      <w:lvlText w:val=""/>
      <w:lvlJc w:val="left"/>
      <w:pPr>
        <w:tabs>
          <w:tab w:val="num" w:pos="5760"/>
        </w:tabs>
        <w:ind w:left="5760" w:hanging="360"/>
      </w:pPr>
      <w:rPr>
        <w:rFonts w:ascii="Wingdings" w:hAnsi="Wingdings" w:hint="default"/>
      </w:rPr>
    </w:lvl>
    <w:lvl w:ilvl="8" w:tplc="F594E414" w:tentative="1">
      <w:start w:val="1"/>
      <w:numFmt w:val="bullet"/>
      <w:lvlText w:val=""/>
      <w:lvlJc w:val="left"/>
      <w:pPr>
        <w:tabs>
          <w:tab w:val="num" w:pos="6480"/>
        </w:tabs>
        <w:ind w:left="6480" w:hanging="360"/>
      </w:pPr>
      <w:rPr>
        <w:rFonts w:ascii="Wingdings" w:hAnsi="Wingdings" w:hint="default"/>
      </w:rPr>
    </w:lvl>
  </w:abstractNum>
  <w:abstractNum w:abstractNumId="12">
    <w:nsid w:val="63895779"/>
    <w:multiLevelType w:val="hybridMultilevel"/>
    <w:tmpl w:val="0F4E8654"/>
    <w:lvl w:ilvl="0" w:tplc="B5284092">
      <w:start w:val="1"/>
      <w:numFmt w:val="bullet"/>
      <w:lvlText w:val=""/>
      <w:lvlJc w:val="left"/>
      <w:pPr>
        <w:tabs>
          <w:tab w:val="num" w:pos="720"/>
        </w:tabs>
        <w:ind w:left="720" w:hanging="360"/>
      </w:pPr>
      <w:rPr>
        <w:rFonts w:ascii="Wingdings" w:hAnsi="Wingdings" w:hint="default"/>
      </w:rPr>
    </w:lvl>
    <w:lvl w:ilvl="1" w:tplc="9DA68192" w:tentative="1">
      <w:start w:val="1"/>
      <w:numFmt w:val="bullet"/>
      <w:lvlText w:val=""/>
      <w:lvlJc w:val="left"/>
      <w:pPr>
        <w:tabs>
          <w:tab w:val="num" w:pos="1440"/>
        </w:tabs>
        <w:ind w:left="1440" w:hanging="360"/>
      </w:pPr>
      <w:rPr>
        <w:rFonts w:ascii="Wingdings" w:hAnsi="Wingdings" w:hint="default"/>
      </w:rPr>
    </w:lvl>
    <w:lvl w:ilvl="2" w:tplc="3ADC712E" w:tentative="1">
      <w:start w:val="1"/>
      <w:numFmt w:val="bullet"/>
      <w:lvlText w:val=""/>
      <w:lvlJc w:val="left"/>
      <w:pPr>
        <w:tabs>
          <w:tab w:val="num" w:pos="2160"/>
        </w:tabs>
        <w:ind w:left="2160" w:hanging="360"/>
      </w:pPr>
      <w:rPr>
        <w:rFonts w:ascii="Wingdings" w:hAnsi="Wingdings" w:hint="default"/>
      </w:rPr>
    </w:lvl>
    <w:lvl w:ilvl="3" w:tplc="81C02F50" w:tentative="1">
      <w:start w:val="1"/>
      <w:numFmt w:val="bullet"/>
      <w:lvlText w:val=""/>
      <w:lvlJc w:val="left"/>
      <w:pPr>
        <w:tabs>
          <w:tab w:val="num" w:pos="2880"/>
        </w:tabs>
        <w:ind w:left="2880" w:hanging="360"/>
      </w:pPr>
      <w:rPr>
        <w:rFonts w:ascii="Wingdings" w:hAnsi="Wingdings" w:hint="default"/>
      </w:rPr>
    </w:lvl>
    <w:lvl w:ilvl="4" w:tplc="9D36BB8E" w:tentative="1">
      <w:start w:val="1"/>
      <w:numFmt w:val="bullet"/>
      <w:lvlText w:val=""/>
      <w:lvlJc w:val="left"/>
      <w:pPr>
        <w:tabs>
          <w:tab w:val="num" w:pos="3600"/>
        </w:tabs>
        <w:ind w:left="3600" w:hanging="360"/>
      </w:pPr>
      <w:rPr>
        <w:rFonts w:ascii="Wingdings" w:hAnsi="Wingdings" w:hint="default"/>
      </w:rPr>
    </w:lvl>
    <w:lvl w:ilvl="5" w:tplc="C72EBE76" w:tentative="1">
      <w:start w:val="1"/>
      <w:numFmt w:val="bullet"/>
      <w:lvlText w:val=""/>
      <w:lvlJc w:val="left"/>
      <w:pPr>
        <w:tabs>
          <w:tab w:val="num" w:pos="4320"/>
        </w:tabs>
        <w:ind w:left="4320" w:hanging="360"/>
      </w:pPr>
      <w:rPr>
        <w:rFonts w:ascii="Wingdings" w:hAnsi="Wingdings" w:hint="default"/>
      </w:rPr>
    </w:lvl>
    <w:lvl w:ilvl="6" w:tplc="3ABEF6C6" w:tentative="1">
      <w:start w:val="1"/>
      <w:numFmt w:val="bullet"/>
      <w:lvlText w:val=""/>
      <w:lvlJc w:val="left"/>
      <w:pPr>
        <w:tabs>
          <w:tab w:val="num" w:pos="5040"/>
        </w:tabs>
        <w:ind w:left="5040" w:hanging="360"/>
      </w:pPr>
      <w:rPr>
        <w:rFonts w:ascii="Wingdings" w:hAnsi="Wingdings" w:hint="default"/>
      </w:rPr>
    </w:lvl>
    <w:lvl w:ilvl="7" w:tplc="BE0E97C6" w:tentative="1">
      <w:start w:val="1"/>
      <w:numFmt w:val="bullet"/>
      <w:lvlText w:val=""/>
      <w:lvlJc w:val="left"/>
      <w:pPr>
        <w:tabs>
          <w:tab w:val="num" w:pos="5760"/>
        </w:tabs>
        <w:ind w:left="5760" w:hanging="360"/>
      </w:pPr>
      <w:rPr>
        <w:rFonts w:ascii="Wingdings" w:hAnsi="Wingdings" w:hint="default"/>
      </w:rPr>
    </w:lvl>
    <w:lvl w:ilvl="8" w:tplc="19DC857E" w:tentative="1">
      <w:start w:val="1"/>
      <w:numFmt w:val="bullet"/>
      <w:lvlText w:val=""/>
      <w:lvlJc w:val="left"/>
      <w:pPr>
        <w:tabs>
          <w:tab w:val="num" w:pos="6480"/>
        </w:tabs>
        <w:ind w:left="6480" w:hanging="360"/>
      </w:pPr>
      <w:rPr>
        <w:rFonts w:ascii="Wingdings" w:hAnsi="Wingdings" w:hint="default"/>
      </w:rPr>
    </w:lvl>
  </w:abstractNum>
  <w:abstractNum w:abstractNumId="13">
    <w:nsid w:val="6ABD16A9"/>
    <w:multiLevelType w:val="hybridMultilevel"/>
    <w:tmpl w:val="0C080C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3320989"/>
    <w:multiLevelType w:val="hybridMultilevel"/>
    <w:tmpl w:val="05B2D5D2"/>
    <w:lvl w:ilvl="0" w:tplc="6A4EBB36">
      <w:start w:val="1"/>
      <w:numFmt w:val="bullet"/>
      <w:lvlText w:val=""/>
      <w:lvlJc w:val="left"/>
      <w:pPr>
        <w:tabs>
          <w:tab w:val="num" w:pos="720"/>
        </w:tabs>
        <w:ind w:left="720" w:hanging="360"/>
      </w:pPr>
      <w:rPr>
        <w:rFonts w:ascii="Wingdings" w:hAnsi="Wingdings" w:hint="default"/>
      </w:rPr>
    </w:lvl>
    <w:lvl w:ilvl="1" w:tplc="BDD653A4">
      <w:start w:val="1885"/>
      <w:numFmt w:val="bullet"/>
      <w:lvlText w:val=""/>
      <w:lvlJc w:val="left"/>
      <w:pPr>
        <w:tabs>
          <w:tab w:val="num" w:pos="1440"/>
        </w:tabs>
        <w:ind w:left="1440" w:hanging="360"/>
      </w:pPr>
      <w:rPr>
        <w:rFonts w:ascii="Wingdings" w:hAnsi="Wingdings" w:hint="default"/>
      </w:rPr>
    </w:lvl>
    <w:lvl w:ilvl="2" w:tplc="3CAE72A0">
      <w:start w:val="1"/>
      <w:numFmt w:val="decimal"/>
      <w:lvlText w:val="%3."/>
      <w:lvlJc w:val="left"/>
      <w:pPr>
        <w:tabs>
          <w:tab w:val="num" w:pos="2160"/>
        </w:tabs>
        <w:ind w:left="2160" w:hanging="360"/>
      </w:pPr>
    </w:lvl>
    <w:lvl w:ilvl="3" w:tplc="DFBE3938" w:tentative="1">
      <w:start w:val="1"/>
      <w:numFmt w:val="bullet"/>
      <w:lvlText w:val=""/>
      <w:lvlJc w:val="left"/>
      <w:pPr>
        <w:tabs>
          <w:tab w:val="num" w:pos="2880"/>
        </w:tabs>
        <w:ind w:left="2880" w:hanging="360"/>
      </w:pPr>
      <w:rPr>
        <w:rFonts w:ascii="Wingdings" w:hAnsi="Wingdings" w:hint="default"/>
      </w:rPr>
    </w:lvl>
    <w:lvl w:ilvl="4" w:tplc="65E20DE2" w:tentative="1">
      <w:start w:val="1"/>
      <w:numFmt w:val="bullet"/>
      <w:lvlText w:val=""/>
      <w:lvlJc w:val="left"/>
      <w:pPr>
        <w:tabs>
          <w:tab w:val="num" w:pos="3600"/>
        </w:tabs>
        <w:ind w:left="3600" w:hanging="360"/>
      </w:pPr>
      <w:rPr>
        <w:rFonts w:ascii="Wingdings" w:hAnsi="Wingdings" w:hint="default"/>
      </w:rPr>
    </w:lvl>
    <w:lvl w:ilvl="5" w:tplc="DA30FA4A" w:tentative="1">
      <w:start w:val="1"/>
      <w:numFmt w:val="bullet"/>
      <w:lvlText w:val=""/>
      <w:lvlJc w:val="left"/>
      <w:pPr>
        <w:tabs>
          <w:tab w:val="num" w:pos="4320"/>
        </w:tabs>
        <w:ind w:left="4320" w:hanging="360"/>
      </w:pPr>
      <w:rPr>
        <w:rFonts w:ascii="Wingdings" w:hAnsi="Wingdings" w:hint="default"/>
      </w:rPr>
    </w:lvl>
    <w:lvl w:ilvl="6" w:tplc="AB881E22" w:tentative="1">
      <w:start w:val="1"/>
      <w:numFmt w:val="bullet"/>
      <w:lvlText w:val=""/>
      <w:lvlJc w:val="left"/>
      <w:pPr>
        <w:tabs>
          <w:tab w:val="num" w:pos="5040"/>
        </w:tabs>
        <w:ind w:left="5040" w:hanging="360"/>
      </w:pPr>
      <w:rPr>
        <w:rFonts w:ascii="Wingdings" w:hAnsi="Wingdings" w:hint="default"/>
      </w:rPr>
    </w:lvl>
    <w:lvl w:ilvl="7" w:tplc="3E245E04" w:tentative="1">
      <w:start w:val="1"/>
      <w:numFmt w:val="bullet"/>
      <w:lvlText w:val=""/>
      <w:lvlJc w:val="left"/>
      <w:pPr>
        <w:tabs>
          <w:tab w:val="num" w:pos="5760"/>
        </w:tabs>
        <w:ind w:left="5760" w:hanging="360"/>
      </w:pPr>
      <w:rPr>
        <w:rFonts w:ascii="Wingdings" w:hAnsi="Wingdings" w:hint="default"/>
      </w:rPr>
    </w:lvl>
    <w:lvl w:ilvl="8" w:tplc="2646C9BE" w:tentative="1">
      <w:start w:val="1"/>
      <w:numFmt w:val="bullet"/>
      <w:lvlText w:val=""/>
      <w:lvlJc w:val="left"/>
      <w:pPr>
        <w:tabs>
          <w:tab w:val="num" w:pos="6480"/>
        </w:tabs>
        <w:ind w:left="6480" w:hanging="360"/>
      </w:pPr>
      <w:rPr>
        <w:rFonts w:ascii="Wingdings" w:hAnsi="Wingdings" w:hint="default"/>
      </w:rPr>
    </w:lvl>
  </w:abstractNum>
  <w:abstractNum w:abstractNumId="15">
    <w:nsid w:val="74CD316B"/>
    <w:multiLevelType w:val="hybridMultilevel"/>
    <w:tmpl w:val="3636FE06"/>
    <w:lvl w:ilvl="0" w:tplc="BC9E8B74">
      <w:start w:val="1"/>
      <w:numFmt w:val="bullet"/>
      <w:lvlText w:val=""/>
      <w:lvlJc w:val="left"/>
      <w:pPr>
        <w:tabs>
          <w:tab w:val="num" w:pos="720"/>
        </w:tabs>
        <w:ind w:left="720" w:hanging="360"/>
      </w:pPr>
      <w:rPr>
        <w:rFonts w:ascii="Wingdings" w:hAnsi="Wingdings" w:hint="default"/>
      </w:rPr>
    </w:lvl>
    <w:lvl w:ilvl="1" w:tplc="46187D90">
      <w:start w:val="1452"/>
      <w:numFmt w:val="bullet"/>
      <w:lvlText w:val=""/>
      <w:lvlJc w:val="left"/>
      <w:pPr>
        <w:tabs>
          <w:tab w:val="num" w:pos="1440"/>
        </w:tabs>
        <w:ind w:left="1440" w:hanging="360"/>
      </w:pPr>
      <w:rPr>
        <w:rFonts w:ascii="Wingdings" w:hAnsi="Wingdings" w:hint="default"/>
      </w:rPr>
    </w:lvl>
    <w:lvl w:ilvl="2" w:tplc="9258C89A" w:tentative="1">
      <w:start w:val="1"/>
      <w:numFmt w:val="bullet"/>
      <w:lvlText w:val=""/>
      <w:lvlJc w:val="left"/>
      <w:pPr>
        <w:tabs>
          <w:tab w:val="num" w:pos="2160"/>
        </w:tabs>
        <w:ind w:left="2160" w:hanging="360"/>
      </w:pPr>
      <w:rPr>
        <w:rFonts w:ascii="Wingdings" w:hAnsi="Wingdings" w:hint="default"/>
      </w:rPr>
    </w:lvl>
    <w:lvl w:ilvl="3" w:tplc="72B60BC6" w:tentative="1">
      <w:start w:val="1"/>
      <w:numFmt w:val="bullet"/>
      <w:lvlText w:val=""/>
      <w:lvlJc w:val="left"/>
      <w:pPr>
        <w:tabs>
          <w:tab w:val="num" w:pos="2880"/>
        </w:tabs>
        <w:ind w:left="2880" w:hanging="360"/>
      </w:pPr>
      <w:rPr>
        <w:rFonts w:ascii="Wingdings" w:hAnsi="Wingdings" w:hint="default"/>
      </w:rPr>
    </w:lvl>
    <w:lvl w:ilvl="4" w:tplc="18BC6722" w:tentative="1">
      <w:start w:val="1"/>
      <w:numFmt w:val="bullet"/>
      <w:lvlText w:val=""/>
      <w:lvlJc w:val="left"/>
      <w:pPr>
        <w:tabs>
          <w:tab w:val="num" w:pos="3600"/>
        </w:tabs>
        <w:ind w:left="3600" w:hanging="360"/>
      </w:pPr>
      <w:rPr>
        <w:rFonts w:ascii="Wingdings" w:hAnsi="Wingdings" w:hint="default"/>
      </w:rPr>
    </w:lvl>
    <w:lvl w:ilvl="5" w:tplc="EC783994" w:tentative="1">
      <w:start w:val="1"/>
      <w:numFmt w:val="bullet"/>
      <w:lvlText w:val=""/>
      <w:lvlJc w:val="left"/>
      <w:pPr>
        <w:tabs>
          <w:tab w:val="num" w:pos="4320"/>
        </w:tabs>
        <w:ind w:left="4320" w:hanging="360"/>
      </w:pPr>
      <w:rPr>
        <w:rFonts w:ascii="Wingdings" w:hAnsi="Wingdings" w:hint="default"/>
      </w:rPr>
    </w:lvl>
    <w:lvl w:ilvl="6" w:tplc="67FCC3D6" w:tentative="1">
      <w:start w:val="1"/>
      <w:numFmt w:val="bullet"/>
      <w:lvlText w:val=""/>
      <w:lvlJc w:val="left"/>
      <w:pPr>
        <w:tabs>
          <w:tab w:val="num" w:pos="5040"/>
        </w:tabs>
        <w:ind w:left="5040" w:hanging="360"/>
      </w:pPr>
      <w:rPr>
        <w:rFonts w:ascii="Wingdings" w:hAnsi="Wingdings" w:hint="default"/>
      </w:rPr>
    </w:lvl>
    <w:lvl w:ilvl="7" w:tplc="5D840482" w:tentative="1">
      <w:start w:val="1"/>
      <w:numFmt w:val="bullet"/>
      <w:lvlText w:val=""/>
      <w:lvlJc w:val="left"/>
      <w:pPr>
        <w:tabs>
          <w:tab w:val="num" w:pos="5760"/>
        </w:tabs>
        <w:ind w:left="5760" w:hanging="360"/>
      </w:pPr>
      <w:rPr>
        <w:rFonts w:ascii="Wingdings" w:hAnsi="Wingdings" w:hint="default"/>
      </w:rPr>
    </w:lvl>
    <w:lvl w:ilvl="8" w:tplc="4F364330" w:tentative="1">
      <w:start w:val="1"/>
      <w:numFmt w:val="bullet"/>
      <w:lvlText w:val=""/>
      <w:lvlJc w:val="left"/>
      <w:pPr>
        <w:tabs>
          <w:tab w:val="num" w:pos="6480"/>
        </w:tabs>
        <w:ind w:left="6480" w:hanging="360"/>
      </w:pPr>
      <w:rPr>
        <w:rFonts w:ascii="Wingdings" w:hAnsi="Wingdings" w:hint="default"/>
      </w:rPr>
    </w:lvl>
  </w:abstractNum>
  <w:abstractNum w:abstractNumId="16">
    <w:nsid w:val="75BD3329"/>
    <w:multiLevelType w:val="hybridMultilevel"/>
    <w:tmpl w:val="CD5CF0EA"/>
    <w:lvl w:ilvl="0" w:tplc="E3EEDA20">
      <w:start w:val="1"/>
      <w:numFmt w:val="bullet"/>
      <w:lvlText w:val=""/>
      <w:lvlJc w:val="left"/>
      <w:pPr>
        <w:tabs>
          <w:tab w:val="num" w:pos="720"/>
        </w:tabs>
        <w:ind w:left="720" w:hanging="360"/>
      </w:pPr>
      <w:rPr>
        <w:rFonts w:ascii="Wingdings" w:hAnsi="Wingdings" w:hint="default"/>
      </w:rPr>
    </w:lvl>
    <w:lvl w:ilvl="1" w:tplc="A9A80B60">
      <w:start w:val="1885"/>
      <w:numFmt w:val="bullet"/>
      <w:lvlText w:val=""/>
      <w:lvlJc w:val="left"/>
      <w:pPr>
        <w:tabs>
          <w:tab w:val="num" w:pos="1440"/>
        </w:tabs>
        <w:ind w:left="1440" w:hanging="360"/>
      </w:pPr>
      <w:rPr>
        <w:rFonts w:ascii="Wingdings" w:hAnsi="Wingdings" w:hint="default"/>
      </w:rPr>
    </w:lvl>
    <w:lvl w:ilvl="2" w:tplc="BA968AE6">
      <w:start w:val="1"/>
      <w:numFmt w:val="decimal"/>
      <w:lvlText w:val="%3."/>
      <w:lvlJc w:val="left"/>
      <w:pPr>
        <w:tabs>
          <w:tab w:val="num" w:pos="2160"/>
        </w:tabs>
        <w:ind w:left="2160" w:hanging="360"/>
      </w:pPr>
    </w:lvl>
    <w:lvl w:ilvl="3" w:tplc="2BDE62C4" w:tentative="1">
      <w:start w:val="1"/>
      <w:numFmt w:val="bullet"/>
      <w:lvlText w:val=""/>
      <w:lvlJc w:val="left"/>
      <w:pPr>
        <w:tabs>
          <w:tab w:val="num" w:pos="2880"/>
        </w:tabs>
        <w:ind w:left="2880" w:hanging="360"/>
      </w:pPr>
      <w:rPr>
        <w:rFonts w:ascii="Wingdings" w:hAnsi="Wingdings" w:hint="default"/>
      </w:rPr>
    </w:lvl>
    <w:lvl w:ilvl="4" w:tplc="894213CA" w:tentative="1">
      <w:start w:val="1"/>
      <w:numFmt w:val="bullet"/>
      <w:lvlText w:val=""/>
      <w:lvlJc w:val="left"/>
      <w:pPr>
        <w:tabs>
          <w:tab w:val="num" w:pos="3600"/>
        </w:tabs>
        <w:ind w:left="3600" w:hanging="360"/>
      </w:pPr>
      <w:rPr>
        <w:rFonts w:ascii="Wingdings" w:hAnsi="Wingdings" w:hint="default"/>
      </w:rPr>
    </w:lvl>
    <w:lvl w:ilvl="5" w:tplc="7136A6C0" w:tentative="1">
      <w:start w:val="1"/>
      <w:numFmt w:val="bullet"/>
      <w:lvlText w:val=""/>
      <w:lvlJc w:val="left"/>
      <w:pPr>
        <w:tabs>
          <w:tab w:val="num" w:pos="4320"/>
        </w:tabs>
        <w:ind w:left="4320" w:hanging="360"/>
      </w:pPr>
      <w:rPr>
        <w:rFonts w:ascii="Wingdings" w:hAnsi="Wingdings" w:hint="default"/>
      </w:rPr>
    </w:lvl>
    <w:lvl w:ilvl="6" w:tplc="9894F856" w:tentative="1">
      <w:start w:val="1"/>
      <w:numFmt w:val="bullet"/>
      <w:lvlText w:val=""/>
      <w:lvlJc w:val="left"/>
      <w:pPr>
        <w:tabs>
          <w:tab w:val="num" w:pos="5040"/>
        </w:tabs>
        <w:ind w:left="5040" w:hanging="360"/>
      </w:pPr>
      <w:rPr>
        <w:rFonts w:ascii="Wingdings" w:hAnsi="Wingdings" w:hint="default"/>
      </w:rPr>
    </w:lvl>
    <w:lvl w:ilvl="7" w:tplc="821C0EDA" w:tentative="1">
      <w:start w:val="1"/>
      <w:numFmt w:val="bullet"/>
      <w:lvlText w:val=""/>
      <w:lvlJc w:val="left"/>
      <w:pPr>
        <w:tabs>
          <w:tab w:val="num" w:pos="5760"/>
        </w:tabs>
        <w:ind w:left="5760" w:hanging="360"/>
      </w:pPr>
      <w:rPr>
        <w:rFonts w:ascii="Wingdings" w:hAnsi="Wingdings" w:hint="default"/>
      </w:rPr>
    </w:lvl>
    <w:lvl w:ilvl="8" w:tplc="40A8F5F4" w:tentative="1">
      <w:start w:val="1"/>
      <w:numFmt w:val="bullet"/>
      <w:lvlText w:val=""/>
      <w:lvlJc w:val="left"/>
      <w:pPr>
        <w:tabs>
          <w:tab w:val="num" w:pos="6480"/>
        </w:tabs>
        <w:ind w:left="6480" w:hanging="360"/>
      </w:pPr>
      <w:rPr>
        <w:rFonts w:ascii="Wingdings" w:hAnsi="Wingdings" w:hint="default"/>
      </w:rPr>
    </w:lvl>
  </w:abstractNum>
  <w:abstractNum w:abstractNumId="17">
    <w:nsid w:val="7A51384E"/>
    <w:multiLevelType w:val="multilevel"/>
    <w:tmpl w:val="96F26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3"/>
  </w:num>
  <w:num w:numId="3">
    <w:abstractNumId w:val="15"/>
  </w:num>
  <w:num w:numId="4">
    <w:abstractNumId w:val="9"/>
  </w:num>
  <w:num w:numId="5">
    <w:abstractNumId w:val="12"/>
  </w:num>
  <w:num w:numId="6">
    <w:abstractNumId w:val="14"/>
  </w:num>
  <w:num w:numId="7">
    <w:abstractNumId w:val="16"/>
  </w:num>
  <w:num w:numId="8">
    <w:abstractNumId w:val="4"/>
  </w:num>
  <w:num w:numId="9">
    <w:abstractNumId w:val="11"/>
  </w:num>
  <w:num w:numId="10">
    <w:abstractNumId w:val="13"/>
  </w:num>
  <w:num w:numId="11">
    <w:abstractNumId w:val="2"/>
  </w:num>
  <w:num w:numId="12">
    <w:abstractNumId w:val="6"/>
  </w:num>
  <w:num w:numId="13">
    <w:abstractNumId w:val="10"/>
  </w:num>
  <w:num w:numId="14">
    <w:abstractNumId w:val="7"/>
  </w:num>
  <w:num w:numId="15">
    <w:abstractNumId w:val="8"/>
  </w:num>
  <w:num w:numId="16">
    <w:abstractNumId w:val="0"/>
  </w:num>
  <w:num w:numId="17">
    <w:abstractNumId w:val="17"/>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w9ddd975rzpee2zz259xrrf05v992zttav&quot;&gt;Hypoxia ref 07-20-12&lt;record-ids&gt;&lt;item&gt;4&lt;/item&gt;&lt;item&gt;7&lt;/item&gt;&lt;item&gt;32&lt;/item&gt;&lt;item&gt;36&lt;/item&gt;&lt;/record-ids&gt;&lt;/item&gt;&lt;/Libraries&gt;"/>
  </w:docVars>
  <w:rsids>
    <w:rsidRoot w:val="008D5ABA"/>
    <w:rsid w:val="00001DBA"/>
    <w:rsid w:val="000035D9"/>
    <w:rsid w:val="00004BDF"/>
    <w:rsid w:val="00005F41"/>
    <w:rsid w:val="00011165"/>
    <w:rsid w:val="00011E56"/>
    <w:rsid w:val="00012562"/>
    <w:rsid w:val="00013ABA"/>
    <w:rsid w:val="00017B27"/>
    <w:rsid w:val="00020CCE"/>
    <w:rsid w:val="00021190"/>
    <w:rsid w:val="00023360"/>
    <w:rsid w:val="00024D7A"/>
    <w:rsid w:val="000263A3"/>
    <w:rsid w:val="00026DB5"/>
    <w:rsid w:val="000271D0"/>
    <w:rsid w:val="00027509"/>
    <w:rsid w:val="00030628"/>
    <w:rsid w:val="0003064F"/>
    <w:rsid w:val="00031C8F"/>
    <w:rsid w:val="00034266"/>
    <w:rsid w:val="000365DD"/>
    <w:rsid w:val="00040AC3"/>
    <w:rsid w:val="0004154A"/>
    <w:rsid w:val="00041A11"/>
    <w:rsid w:val="00042410"/>
    <w:rsid w:val="00044524"/>
    <w:rsid w:val="00045B63"/>
    <w:rsid w:val="000462F5"/>
    <w:rsid w:val="00046CF7"/>
    <w:rsid w:val="00050D03"/>
    <w:rsid w:val="00052E12"/>
    <w:rsid w:val="00052E8D"/>
    <w:rsid w:val="000531DF"/>
    <w:rsid w:val="0005420C"/>
    <w:rsid w:val="000545D7"/>
    <w:rsid w:val="00054B4F"/>
    <w:rsid w:val="00054CEE"/>
    <w:rsid w:val="00054D4F"/>
    <w:rsid w:val="00056071"/>
    <w:rsid w:val="000566C3"/>
    <w:rsid w:val="00056842"/>
    <w:rsid w:val="00056B56"/>
    <w:rsid w:val="0005798F"/>
    <w:rsid w:val="000606C4"/>
    <w:rsid w:val="00061668"/>
    <w:rsid w:val="00062E1C"/>
    <w:rsid w:val="00063E13"/>
    <w:rsid w:val="000640B5"/>
    <w:rsid w:val="000646CC"/>
    <w:rsid w:val="0006515F"/>
    <w:rsid w:val="000666EA"/>
    <w:rsid w:val="0006671A"/>
    <w:rsid w:val="00066A60"/>
    <w:rsid w:val="0006729E"/>
    <w:rsid w:val="000676F6"/>
    <w:rsid w:val="00067E7D"/>
    <w:rsid w:val="0007006A"/>
    <w:rsid w:val="00070B3A"/>
    <w:rsid w:val="00070BA1"/>
    <w:rsid w:val="00071FAF"/>
    <w:rsid w:val="00073F27"/>
    <w:rsid w:val="000813EF"/>
    <w:rsid w:val="00081DCA"/>
    <w:rsid w:val="00082CBD"/>
    <w:rsid w:val="00083C83"/>
    <w:rsid w:val="00085A33"/>
    <w:rsid w:val="000870DF"/>
    <w:rsid w:val="000871CE"/>
    <w:rsid w:val="000918EC"/>
    <w:rsid w:val="000939FE"/>
    <w:rsid w:val="00093ED2"/>
    <w:rsid w:val="00094591"/>
    <w:rsid w:val="000956D7"/>
    <w:rsid w:val="00095A1A"/>
    <w:rsid w:val="000975F1"/>
    <w:rsid w:val="000A1C3A"/>
    <w:rsid w:val="000A280D"/>
    <w:rsid w:val="000A2929"/>
    <w:rsid w:val="000A2B37"/>
    <w:rsid w:val="000A2F9B"/>
    <w:rsid w:val="000A313F"/>
    <w:rsid w:val="000A62E0"/>
    <w:rsid w:val="000A6A12"/>
    <w:rsid w:val="000A780E"/>
    <w:rsid w:val="000B122B"/>
    <w:rsid w:val="000B1463"/>
    <w:rsid w:val="000B2636"/>
    <w:rsid w:val="000B29EB"/>
    <w:rsid w:val="000B5F68"/>
    <w:rsid w:val="000B7D7E"/>
    <w:rsid w:val="000C24FA"/>
    <w:rsid w:val="000C3DAA"/>
    <w:rsid w:val="000C5DE7"/>
    <w:rsid w:val="000C792C"/>
    <w:rsid w:val="000D00E2"/>
    <w:rsid w:val="000D0706"/>
    <w:rsid w:val="000D3DB4"/>
    <w:rsid w:val="000D4762"/>
    <w:rsid w:val="000D5F9D"/>
    <w:rsid w:val="000D6B18"/>
    <w:rsid w:val="000D7B7F"/>
    <w:rsid w:val="000E049C"/>
    <w:rsid w:val="000E1587"/>
    <w:rsid w:val="000E2034"/>
    <w:rsid w:val="000E2B15"/>
    <w:rsid w:val="000E3AC8"/>
    <w:rsid w:val="000E4DF9"/>
    <w:rsid w:val="000E4F63"/>
    <w:rsid w:val="000E592E"/>
    <w:rsid w:val="000E5ED5"/>
    <w:rsid w:val="000E6935"/>
    <w:rsid w:val="000E70AE"/>
    <w:rsid w:val="000E7E52"/>
    <w:rsid w:val="000F1984"/>
    <w:rsid w:val="000F2F31"/>
    <w:rsid w:val="000F4A9D"/>
    <w:rsid w:val="000F4FB0"/>
    <w:rsid w:val="000F6F6D"/>
    <w:rsid w:val="000F71DB"/>
    <w:rsid w:val="000F7A65"/>
    <w:rsid w:val="00102228"/>
    <w:rsid w:val="0010288A"/>
    <w:rsid w:val="00102A2E"/>
    <w:rsid w:val="001030AA"/>
    <w:rsid w:val="00105833"/>
    <w:rsid w:val="001061DE"/>
    <w:rsid w:val="001075F5"/>
    <w:rsid w:val="00110038"/>
    <w:rsid w:val="00112A23"/>
    <w:rsid w:val="00113E26"/>
    <w:rsid w:val="00114617"/>
    <w:rsid w:val="001161EF"/>
    <w:rsid w:val="00117C3D"/>
    <w:rsid w:val="00117DF7"/>
    <w:rsid w:val="001202D5"/>
    <w:rsid w:val="00120482"/>
    <w:rsid w:val="00121D54"/>
    <w:rsid w:val="00121EAC"/>
    <w:rsid w:val="001233EA"/>
    <w:rsid w:val="001235F9"/>
    <w:rsid w:val="00131050"/>
    <w:rsid w:val="0013206B"/>
    <w:rsid w:val="00134818"/>
    <w:rsid w:val="00134C93"/>
    <w:rsid w:val="00135C15"/>
    <w:rsid w:val="0013730A"/>
    <w:rsid w:val="00141041"/>
    <w:rsid w:val="00141C3D"/>
    <w:rsid w:val="00143631"/>
    <w:rsid w:val="00143D22"/>
    <w:rsid w:val="00144F5D"/>
    <w:rsid w:val="00145059"/>
    <w:rsid w:val="00145923"/>
    <w:rsid w:val="00145AC7"/>
    <w:rsid w:val="00145CFA"/>
    <w:rsid w:val="001472CC"/>
    <w:rsid w:val="001502FE"/>
    <w:rsid w:val="001515E9"/>
    <w:rsid w:val="0015233F"/>
    <w:rsid w:val="00154185"/>
    <w:rsid w:val="0015471D"/>
    <w:rsid w:val="00155443"/>
    <w:rsid w:val="00155A09"/>
    <w:rsid w:val="00155A7C"/>
    <w:rsid w:val="00157035"/>
    <w:rsid w:val="00157441"/>
    <w:rsid w:val="00160E8A"/>
    <w:rsid w:val="00161659"/>
    <w:rsid w:val="00161A75"/>
    <w:rsid w:val="00161F89"/>
    <w:rsid w:val="001623F1"/>
    <w:rsid w:val="00163404"/>
    <w:rsid w:val="00163BED"/>
    <w:rsid w:val="0016410C"/>
    <w:rsid w:val="00165609"/>
    <w:rsid w:val="0016614B"/>
    <w:rsid w:val="0016663E"/>
    <w:rsid w:val="00167185"/>
    <w:rsid w:val="00167B22"/>
    <w:rsid w:val="0017022B"/>
    <w:rsid w:val="00173D6C"/>
    <w:rsid w:val="00173EC0"/>
    <w:rsid w:val="0017676A"/>
    <w:rsid w:val="001767A3"/>
    <w:rsid w:val="001776BE"/>
    <w:rsid w:val="00177902"/>
    <w:rsid w:val="00181349"/>
    <w:rsid w:val="001832F1"/>
    <w:rsid w:val="00183D6F"/>
    <w:rsid w:val="00184409"/>
    <w:rsid w:val="001851A6"/>
    <w:rsid w:val="00185D66"/>
    <w:rsid w:val="00187113"/>
    <w:rsid w:val="00187FA3"/>
    <w:rsid w:val="00190F18"/>
    <w:rsid w:val="0019213A"/>
    <w:rsid w:val="00193AB3"/>
    <w:rsid w:val="00194D15"/>
    <w:rsid w:val="00196806"/>
    <w:rsid w:val="001972C1"/>
    <w:rsid w:val="00197A52"/>
    <w:rsid w:val="00197D30"/>
    <w:rsid w:val="001A0D6D"/>
    <w:rsid w:val="001A3D1C"/>
    <w:rsid w:val="001A5361"/>
    <w:rsid w:val="001A5564"/>
    <w:rsid w:val="001A6125"/>
    <w:rsid w:val="001A63D6"/>
    <w:rsid w:val="001A70B0"/>
    <w:rsid w:val="001A7BF6"/>
    <w:rsid w:val="001B02D1"/>
    <w:rsid w:val="001B0599"/>
    <w:rsid w:val="001B0AA6"/>
    <w:rsid w:val="001B0E53"/>
    <w:rsid w:val="001B23E9"/>
    <w:rsid w:val="001B3657"/>
    <w:rsid w:val="001B3A3F"/>
    <w:rsid w:val="001B3DBF"/>
    <w:rsid w:val="001B4B33"/>
    <w:rsid w:val="001B54D0"/>
    <w:rsid w:val="001B583E"/>
    <w:rsid w:val="001B6052"/>
    <w:rsid w:val="001B72E3"/>
    <w:rsid w:val="001B7838"/>
    <w:rsid w:val="001B7C5B"/>
    <w:rsid w:val="001C0A18"/>
    <w:rsid w:val="001C110E"/>
    <w:rsid w:val="001C1A23"/>
    <w:rsid w:val="001C38CD"/>
    <w:rsid w:val="001C4426"/>
    <w:rsid w:val="001C4FAD"/>
    <w:rsid w:val="001C556E"/>
    <w:rsid w:val="001C55E5"/>
    <w:rsid w:val="001C76DB"/>
    <w:rsid w:val="001C78C2"/>
    <w:rsid w:val="001D12B2"/>
    <w:rsid w:val="001D1E82"/>
    <w:rsid w:val="001D335D"/>
    <w:rsid w:val="001D403F"/>
    <w:rsid w:val="001D4EFA"/>
    <w:rsid w:val="001D684B"/>
    <w:rsid w:val="001D6F04"/>
    <w:rsid w:val="001D737A"/>
    <w:rsid w:val="001D7F0A"/>
    <w:rsid w:val="001E10D1"/>
    <w:rsid w:val="001E392A"/>
    <w:rsid w:val="001E3BDD"/>
    <w:rsid w:val="001E3F56"/>
    <w:rsid w:val="001E5C96"/>
    <w:rsid w:val="001E6176"/>
    <w:rsid w:val="001E6443"/>
    <w:rsid w:val="001E68A1"/>
    <w:rsid w:val="001F019C"/>
    <w:rsid w:val="001F0301"/>
    <w:rsid w:val="001F0B29"/>
    <w:rsid w:val="001F2E02"/>
    <w:rsid w:val="001F4875"/>
    <w:rsid w:val="001F490E"/>
    <w:rsid w:val="001F5403"/>
    <w:rsid w:val="001F68A0"/>
    <w:rsid w:val="001F7CAB"/>
    <w:rsid w:val="0020212A"/>
    <w:rsid w:val="00207B3E"/>
    <w:rsid w:val="00207CBF"/>
    <w:rsid w:val="002124BC"/>
    <w:rsid w:val="002128B3"/>
    <w:rsid w:val="00213E21"/>
    <w:rsid w:val="0021494E"/>
    <w:rsid w:val="00214E4F"/>
    <w:rsid w:val="00214F8F"/>
    <w:rsid w:val="00215AF2"/>
    <w:rsid w:val="0021692B"/>
    <w:rsid w:val="00217D09"/>
    <w:rsid w:val="00220586"/>
    <w:rsid w:val="00221C48"/>
    <w:rsid w:val="00221F55"/>
    <w:rsid w:val="00222915"/>
    <w:rsid w:val="002243C1"/>
    <w:rsid w:val="002248FA"/>
    <w:rsid w:val="00227155"/>
    <w:rsid w:val="002273F3"/>
    <w:rsid w:val="00227F13"/>
    <w:rsid w:val="0023002C"/>
    <w:rsid w:val="002300CE"/>
    <w:rsid w:val="002315B8"/>
    <w:rsid w:val="00232715"/>
    <w:rsid w:val="00233D0D"/>
    <w:rsid w:val="0023462B"/>
    <w:rsid w:val="002371A6"/>
    <w:rsid w:val="0023783B"/>
    <w:rsid w:val="00243C22"/>
    <w:rsid w:val="00243CC9"/>
    <w:rsid w:val="00244632"/>
    <w:rsid w:val="00244649"/>
    <w:rsid w:val="0024471E"/>
    <w:rsid w:val="00244E74"/>
    <w:rsid w:val="00245732"/>
    <w:rsid w:val="002520EC"/>
    <w:rsid w:val="002523DD"/>
    <w:rsid w:val="0025328A"/>
    <w:rsid w:val="00253B66"/>
    <w:rsid w:val="002558D2"/>
    <w:rsid w:val="00255A0A"/>
    <w:rsid w:val="00255A66"/>
    <w:rsid w:val="0025640E"/>
    <w:rsid w:val="002579D0"/>
    <w:rsid w:val="00257B12"/>
    <w:rsid w:val="00257B9E"/>
    <w:rsid w:val="00257DF8"/>
    <w:rsid w:val="002606B6"/>
    <w:rsid w:val="00261109"/>
    <w:rsid w:val="0026285D"/>
    <w:rsid w:val="00263BBA"/>
    <w:rsid w:val="0026404F"/>
    <w:rsid w:val="00264814"/>
    <w:rsid w:val="00264FB6"/>
    <w:rsid w:val="0026576D"/>
    <w:rsid w:val="0026668F"/>
    <w:rsid w:val="00270D1A"/>
    <w:rsid w:val="0027139B"/>
    <w:rsid w:val="00271E22"/>
    <w:rsid w:val="00272FB6"/>
    <w:rsid w:val="002742A0"/>
    <w:rsid w:val="0027515F"/>
    <w:rsid w:val="00276B13"/>
    <w:rsid w:val="0028049C"/>
    <w:rsid w:val="00280D86"/>
    <w:rsid w:val="00281065"/>
    <w:rsid w:val="0028106B"/>
    <w:rsid w:val="0028356C"/>
    <w:rsid w:val="00285840"/>
    <w:rsid w:val="0028746B"/>
    <w:rsid w:val="002907E4"/>
    <w:rsid w:val="002913BE"/>
    <w:rsid w:val="00291504"/>
    <w:rsid w:val="002921A0"/>
    <w:rsid w:val="00292441"/>
    <w:rsid w:val="002960F4"/>
    <w:rsid w:val="00296C90"/>
    <w:rsid w:val="00296E2A"/>
    <w:rsid w:val="002970D6"/>
    <w:rsid w:val="002A165F"/>
    <w:rsid w:val="002A1A20"/>
    <w:rsid w:val="002A27F2"/>
    <w:rsid w:val="002A2A5E"/>
    <w:rsid w:val="002A31A7"/>
    <w:rsid w:val="002A53B1"/>
    <w:rsid w:val="002A5834"/>
    <w:rsid w:val="002A657A"/>
    <w:rsid w:val="002A6F70"/>
    <w:rsid w:val="002B07D8"/>
    <w:rsid w:val="002B14A5"/>
    <w:rsid w:val="002B3D62"/>
    <w:rsid w:val="002B68ED"/>
    <w:rsid w:val="002C06B3"/>
    <w:rsid w:val="002C0D2C"/>
    <w:rsid w:val="002C1DCA"/>
    <w:rsid w:val="002C2299"/>
    <w:rsid w:val="002C3122"/>
    <w:rsid w:val="002C3899"/>
    <w:rsid w:val="002C500D"/>
    <w:rsid w:val="002C5CD1"/>
    <w:rsid w:val="002C69A0"/>
    <w:rsid w:val="002C7E7D"/>
    <w:rsid w:val="002D1212"/>
    <w:rsid w:val="002D37CD"/>
    <w:rsid w:val="002D4948"/>
    <w:rsid w:val="002D4A1E"/>
    <w:rsid w:val="002D6A51"/>
    <w:rsid w:val="002D6FC7"/>
    <w:rsid w:val="002D7633"/>
    <w:rsid w:val="002E04BA"/>
    <w:rsid w:val="002E07CE"/>
    <w:rsid w:val="002E1D51"/>
    <w:rsid w:val="002E2253"/>
    <w:rsid w:val="002E336F"/>
    <w:rsid w:val="002E3610"/>
    <w:rsid w:val="002E468C"/>
    <w:rsid w:val="002E4D8E"/>
    <w:rsid w:val="002E7C23"/>
    <w:rsid w:val="002E7C35"/>
    <w:rsid w:val="002F1521"/>
    <w:rsid w:val="002F1C18"/>
    <w:rsid w:val="002F25E1"/>
    <w:rsid w:val="002F4E5B"/>
    <w:rsid w:val="002F510C"/>
    <w:rsid w:val="002F5362"/>
    <w:rsid w:val="002F6EAF"/>
    <w:rsid w:val="002F7B03"/>
    <w:rsid w:val="00302AF8"/>
    <w:rsid w:val="003038F7"/>
    <w:rsid w:val="003039A1"/>
    <w:rsid w:val="00304A78"/>
    <w:rsid w:val="00305712"/>
    <w:rsid w:val="003058D3"/>
    <w:rsid w:val="00306932"/>
    <w:rsid w:val="003079C0"/>
    <w:rsid w:val="003100A6"/>
    <w:rsid w:val="003123DC"/>
    <w:rsid w:val="003139CE"/>
    <w:rsid w:val="00314200"/>
    <w:rsid w:val="0031546D"/>
    <w:rsid w:val="00317428"/>
    <w:rsid w:val="00317522"/>
    <w:rsid w:val="0032060A"/>
    <w:rsid w:val="0032071F"/>
    <w:rsid w:val="00320C6F"/>
    <w:rsid w:val="00320D69"/>
    <w:rsid w:val="00320E44"/>
    <w:rsid w:val="0032390A"/>
    <w:rsid w:val="003259F8"/>
    <w:rsid w:val="00326BDA"/>
    <w:rsid w:val="003303F9"/>
    <w:rsid w:val="00330778"/>
    <w:rsid w:val="003319EA"/>
    <w:rsid w:val="003325D9"/>
    <w:rsid w:val="003332A6"/>
    <w:rsid w:val="003332E7"/>
    <w:rsid w:val="00334689"/>
    <w:rsid w:val="00334749"/>
    <w:rsid w:val="00335444"/>
    <w:rsid w:val="00335D05"/>
    <w:rsid w:val="00337323"/>
    <w:rsid w:val="003377DF"/>
    <w:rsid w:val="00337BBE"/>
    <w:rsid w:val="00340B17"/>
    <w:rsid w:val="00341126"/>
    <w:rsid w:val="003414D9"/>
    <w:rsid w:val="00344E1C"/>
    <w:rsid w:val="00346391"/>
    <w:rsid w:val="0035134B"/>
    <w:rsid w:val="00351B5B"/>
    <w:rsid w:val="00351D40"/>
    <w:rsid w:val="003543EA"/>
    <w:rsid w:val="003547D3"/>
    <w:rsid w:val="003557E3"/>
    <w:rsid w:val="00355EFC"/>
    <w:rsid w:val="00355F06"/>
    <w:rsid w:val="00356821"/>
    <w:rsid w:val="00356B01"/>
    <w:rsid w:val="00361011"/>
    <w:rsid w:val="00361AC8"/>
    <w:rsid w:val="00361E17"/>
    <w:rsid w:val="00362462"/>
    <w:rsid w:val="0036436D"/>
    <w:rsid w:val="00365C47"/>
    <w:rsid w:val="00365D27"/>
    <w:rsid w:val="00366AB1"/>
    <w:rsid w:val="00370D83"/>
    <w:rsid w:val="00370F7E"/>
    <w:rsid w:val="003714E3"/>
    <w:rsid w:val="003714F1"/>
    <w:rsid w:val="0037168E"/>
    <w:rsid w:val="003716AB"/>
    <w:rsid w:val="00371DF7"/>
    <w:rsid w:val="003721B3"/>
    <w:rsid w:val="003726BC"/>
    <w:rsid w:val="0037334F"/>
    <w:rsid w:val="003741AC"/>
    <w:rsid w:val="00376B95"/>
    <w:rsid w:val="003770B1"/>
    <w:rsid w:val="0037710D"/>
    <w:rsid w:val="00381AB2"/>
    <w:rsid w:val="003821B6"/>
    <w:rsid w:val="00384873"/>
    <w:rsid w:val="00385207"/>
    <w:rsid w:val="00385EFB"/>
    <w:rsid w:val="00391933"/>
    <w:rsid w:val="00392968"/>
    <w:rsid w:val="00392D2A"/>
    <w:rsid w:val="00393251"/>
    <w:rsid w:val="00393878"/>
    <w:rsid w:val="00393A61"/>
    <w:rsid w:val="0039799D"/>
    <w:rsid w:val="003A0A70"/>
    <w:rsid w:val="003A0AF4"/>
    <w:rsid w:val="003A1C58"/>
    <w:rsid w:val="003A2003"/>
    <w:rsid w:val="003A20C9"/>
    <w:rsid w:val="003A3BF9"/>
    <w:rsid w:val="003A4F5C"/>
    <w:rsid w:val="003A5F25"/>
    <w:rsid w:val="003A7365"/>
    <w:rsid w:val="003A7C9C"/>
    <w:rsid w:val="003B02B7"/>
    <w:rsid w:val="003B11F5"/>
    <w:rsid w:val="003B385D"/>
    <w:rsid w:val="003B41F7"/>
    <w:rsid w:val="003B72C4"/>
    <w:rsid w:val="003B7780"/>
    <w:rsid w:val="003C1AF5"/>
    <w:rsid w:val="003C2C62"/>
    <w:rsid w:val="003C43C4"/>
    <w:rsid w:val="003C5CED"/>
    <w:rsid w:val="003C74AF"/>
    <w:rsid w:val="003D18D4"/>
    <w:rsid w:val="003D1BB1"/>
    <w:rsid w:val="003D1EA1"/>
    <w:rsid w:val="003D2AC3"/>
    <w:rsid w:val="003D2EF1"/>
    <w:rsid w:val="003D3D0D"/>
    <w:rsid w:val="003D4119"/>
    <w:rsid w:val="003D5187"/>
    <w:rsid w:val="003D5AE6"/>
    <w:rsid w:val="003D6616"/>
    <w:rsid w:val="003D68E4"/>
    <w:rsid w:val="003E1AC3"/>
    <w:rsid w:val="003E499C"/>
    <w:rsid w:val="003E4F86"/>
    <w:rsid w:val="003E5C66"/>
    <w:rsid w:val="003E6593"/>
    <w:rsid w:val="003E6BF9"/>
    <w:rsid w:val="003E6D1A"/>
    <w:rsid w:val="003E7421"/>
    <w:rsid w:val="003E76C8"/>
    <w:rsid w:val="003F0079"/>
    <w:rsid w:val="003F024E"/>
    <w:rsid w:val="003F0D37"/>
    <w:rsid w:val="003F1C15"/>
    <w:rsid w:val="003F5BE7"/>
    <w:rsid w:val="003F6C70"/>
    <w:rsid w:val="003F6D76"/>
    <w:rsid w:val="003F738D"/>
    <w:rsid w:val="0040072F"/>
    <w:rsid w:val="004057A2"/>
    <w:rsid w:val="0040740D"/>
    <w:rsid w:val="00410428"/>
    <w:rsid w:val="004106B7"/>
    <w:rsid w:val="00410A1C"/>
    <w:rsid w:val="00411B03"/>
    <w:rsid w:val="00411CE1"/>
    <w:rsid w:val="00412130"/>
    <w:rsid w:val="00414994"/>
    <w:rsid w:val="004154EC"/>
    <w:rsid w:val="00416384"/>
    <w:rsid w:val="00417909"/>
    <w:rsid w:val="00417B4C"/>
    <w:rsid w:val="00417F40"/>
    <w:rsid w:val="00423387"/>
    <w:rsid w:val="00423D17"/>
    <w:rsid w:val="00426817"/>
    <w:rsid w:val="00426B00"/>
    <w:rsid w:val="00427E76"/>
    <w:rsid w:val="00430678"/>
    <w:rsid w:val="00431456"/>
    <w:rsid w:val="00431B7B"/>
    <w:rsid w:val="004328BC"/>
    <w:rsid w:val="00433BB5"/>
    <w:rsid w:val="004342C8"/>
    <w:rsid w:val="004349B3"/>
    <w:rsid w:val="00436284"/>
    <w:rsid w:val="0043693E"/>
    <w:rsid w:val="00436DDA"/>
    <w:rsid w:val="004401C5"/>
    <w:rsid w:val="00440B23"/>
    <w:rsid w:val="0044185D"/>
    <w:rsid w:val="00444004"/>
    <w:rsid w:val="00444B82"/>
    <w:rsid w:val="00445D38"/>
    <w:rsid w:val="004460FF"/>
    <w:rsid w:val="00447278"/>
    <w:rsid w:val="00450985"/>
    <w:rsid w:val="00450D0B"/>
    <w:rsid w:val="00452356"/>
    <w:rsid w:val="004531CA"/>
    <w:rsid w:val="00454D09"/>
    <w:rsid w:val="00456C77"/>
    <w:rsid w:val="004603B4"/>
    <w:rsid w:val="004606DC"/>
    <w:rsid w:val="00460E01"/>
    <w:rsid w:val="0046156F"/>
    <w:rsid w:val="0046294E"/>
    <w:rsid w:val="004629DB"/>
    <w:rsid w:val="0046361B"/>
    <w:rsid w:val="00463E03"/>
    <w:rsid w:val="00465145"/>
    <w:rsid w:val="004651EB"/>
    <w:rsid w:val="00465C87"/>
    <w:rsid w:val="00466A2B"/>
    <w:rsid w:val="00467499"/>
    <w:rsid w:val="00470AC0"/>
    <w:rsid w:val="00470C94"/>
    <w:rsid w:val="004719D2"/>
    <w:rsid w:val="00472077"/>
    <w:rsid w:val="00472149"/>
    <w:rsid w:val="004721AC"/>
    <w:rsid w:val="00473531"/>
    <w:rsid w:val="004735C4"/>
    <w:rsid w:val="004737EB"/>
    <w:rsid w:val="00474024"/>
    <w:rsid w:val="00474A15"/>
    <w:rsid w:val="00474B17"/>
    <w:rsid w:val="0047587D"/>
    <w:rsid w:val="00475F35"/>
    <w:rsid w:val="0047742F"/>
    <w:rsid w:val="004774A5"/>
    <w:rsid w:val="0048175E"/>
    <w:rsid w:val="004839DA"/>
    <w:rsid w:val="004840F8"/>
    <w:rsid w:val="0048486A"/>
    <w:rsid w:val="00484C82"/>
    <w:rsid w:val="00484DA3"/>
    <w:rsid w:val="004860DB"/>
    <w:rsid w:val="00490945"/>
    <w:rsid w:val="004918A0"/>
    <w:rsid w:val="004930C9"/>
    <w:rsid w:val="004938B0"/>
    <w:rsid w:val="00493AF3"/>
    <w:rsid w:val="00493F99"/>
    <w:rsid w:val="00494FCC"/>
    <w:rsid w:val="00496A36"/>
    <w:rsid w:val="004A0A7D"/>
    <w:rsid w:val="004A2328"/>
    <w:rsid w:val="004A362D"/>
    <w:rsid w:val="004A3FF9"/>
    <w:rsid w:val="004A4592"/>
    <w:rsid w:val="004A4D83"/>
    <w:rsid w:val="004A5F17"/>
    <w:rsid w:val="004A693F"/>
    <w:rsid w:val="004A7801"/>
    <w:rsid w:val="004A798C"/>
    <w:rsid w:val="004A7E61"/>
    <w:rsid w:val="004B1535"/>
    <w:rsid w:val="004B525F"/>
    <w:rsid w:val="004B71A0"/>
    <w:rsid w:val="004C01C6"/>
    <w:rsid w:val="004C08C9"/>
    <w:rsid w:val="004C3500"/>
    <w:rsid w:val="004C49E4"/>
    <w:rsid w:val="004C5204"/>
    <w:rsid w:val="004C545A"/>
    <w:rsid w:val="004C5D73"/>
    <w:rsid w:val="004C773B"/>
    <w:rsid w:val="004D01CA"/>
    <w:rsid w:val="004D1493"/>
    <w:rsid w:val="004D2887"/>
    <w:rsid w:val="004D335B"/>
    <w:rsid w:val="004D3B0C"/>
    <w:rsid w:val="004D49A8"/>
    <w:rsid w:val="004E0861"/>
    <w:rsid w:val="004E0E15"/>
    <w:rsid w:val="004E0F92"/>
    <w:rsid w:val="004E1706"/>
    <w:rsid w:val="004E2120"/>
    <w:rsid w:val="004E2322"/>
    <w:rsid w:val="004E45DD"/>
    <w:rsid w:val="004E4D0C"/>
    <w:rsid w:val="004E5731"/>
    <w:rsid w:val="004E5BD9"/>
    <w:rsid w:val="004E7127"/>
    <w:rsid w:val="004F0494"/>
    <w:rsid w:val="004F2005"/>
    <w:rsid w:val="004F23A9"/>
    <w:rsid w:val="004F2465"/>
    <w:rsid w:val="004F363E"/>
    <w:rsid w:val="004F41DB"/>
    <w:rsid w:val="004F5967"/>
    <w:rsid w:val="004F66F6"/>
    <w:rsid w:val="004F6EEE"/>
    <w:rsid w:val="004F749F"/>
    <w:rsid w:val="004F7ACE"/>
    <w:rsid w:val="005004EB"/>
    <w:rsid w:val="00501440"/>
    <w:rsid w:val="0050318A"/>
    <w:rsid w:val="005033C4"/>
    <w:rsid w:val="00504CAA"/>
    <w:rsid w:val="005051B8"/>
    <w:rsid w:val="00506D55"/>
    <w:rsid w:val="00506E67"/>
    <w:rsid w:val="00507C7D"/>
    <w:rsid w:val="005106D0"/>
    <w:rsid w:val="00511686"/>
    <w:rsid w:val="005123E2"/>
    <w:rsid w:val="00513371"/>
    <w:rsid w:val="0051351F"/>
    <w:rsid w:val="00517CD9"/>
    <w:rsid w:val="00520CF2"/>
    <w:rsid w:val="0052122C"/>
    <w:rsid w:val="005223B4"/>
    <w:rsid w:val="00522580"/>
    <w:rsid w:val="00524A71"/>
    <w:rsid w:val="00526623"/>
    <w:rsid w:val="005269AA"/>
    <w:rsid w:val="00526B7E"/>
    <w:rsid w:val="005302D8"/>
    <w:rsid w:val="005302E0"/>
    <w:rsid w:val="00530C63"/>
    <w:rsid w:val="0053142F"/>
    <w:rsid w:val="00534124"/>
    <w:rsid w:val="00534607"/>
    <w:rsid w:val="00535013"/>
    <w:rsid w:val="005365F3"/>
    <w:rsid w:val="00536BC0"/>
    <w:rsid w:val="00536CB0"/>
    <w:rsid w:val="00537B1D"/>
    <w:rsid w:val="005401C5"/>
    <w:rsid w:val="0054303D"/>
    <w:rsid w:val="00543FFB"/>
    <w:rsid w:val="005453BD"/>
    <w:rsid w:val="00545540"/>
    <w:rsid w:val="00550728"/>
    <w:rsid w:val="0055108C"/>
    <w:rsid w:val="005510AA"/>
    <w:rsid w:val="00553001"/>
    <w:rsid w:val="005532D0"/>
    <w:rsid w:val="00557D0F"/>
    <w:rsid w:val="0056020C"/>
    <w:rsid w:val="00561252"/>
    <w:rsid w:val="0056188D"/>
    <w:rsid w:val="005622EB"/>
    <w:rsid w:val="00563877"/>
    <w:rsid w:val="005638E4"/>
    <w:rsid w:val="00564A71"/>
    <w:rsid w:val="005657D0"/>
    <w:rsid w:val="00566990"/>
    <w:rsid w:val="00567BF9"/>
    <w:rsid w:val="0057081B"/>
    <w:rsid w:val="0057092B"/>
    <w:rsid w:val="0057145F"/>
    <w:rsid w:val="00573667"/>
    <w:rsid w:val="005747A4"/>
    <w:rsid w:val="00575FB0"/>
    <w:rsid w:val="00580721"/>
    <w:rsid w:val="00580AAB"/>
    <w:rsid w:val="0058114A"/>
    <w:rsid w:val="005826F4"/>
    <w:rsid w:val="0058334A"/>
    <w:rsid w:val="00585DD2"/>
    <w:rsid w:val="005905AC"/>
    <w:rsid w:val="005911D5"/>
    <w:rsid w:val="005931A1"/>
    <w:rsid w:val="005945B8"/>
    <w:rsid w:val="00594E01"/>
    <w:rsid w:val="00595027"/>
    <w:rsid w:val="00596086"/>
    <w:rsid w:val="005A168C"/>
    <w:rsid w:val="005A21DA"/>
    <w:rsid w:val="005A31A5"/>
    <w:rsid w:val="005A3704"/>
    <w:rsid w:val="005A424D"/>
    <w:rsid w:val="005A4480"/>
    <w:rsid w:val="005A5601"/>
    <w:rsid w:val="005A5B77"/>
    <w:rsid w:val="005A725D"/>
    <w:rsid w:val="005B014C"/>
    <w:rsid w:val="005B06EB"/>
    <w:rsid w:val="005B0DB9"/>
    <w:rsid w:val="005B28CA"/>
    <w:rsid w:val="005B36D6"/>
    <w:rsid w:val="005B5FAA"/>
    <w:rsid w:val="005B7910"/>
    <w:rsid w:val="005B7E99"/>
    <w:rsid w:val="005C1A86"/>
    <w:rsid w:val="005C36A6"/>
    <w:rsid w:val="005C414F"/>
    <w:rsid w:val="005C56E9"/>
    <w:rsid w:val="005C5988"/>
    <w:rsid w:val="005C7CB6"/>
    <w:rsid w:val="005C7E72"/>
    <w:rsid w:val="005D17D3"/>
    <w:rsid w:val="005D2E86"/>
    <w:rsid w:val="005D2F06"/>
    <w:rsid w:val="005D77E6"/>
    <w:rsid w:val="005E0605"/>
    <w:rsid w:val="005E0AD3"/>
    <w:rsid w:val="005E16B2"/>
    <w:rsid w:val="005E1FFB"/>
    <w:rsid w:val="005E28FC"/>
    <w:rsid w:val="005E4BC5"/>
    <w:rsid w:val="005E79F6"/>
    <w:rsid w:val="005E7E68"/>
    <w:rsid w:val="005F0EEC"/>
    <w:rsid w:val="005F2468"/>
    <w:rsid w:val="005F3400"/>
    <w:rsid w:val="005F789B"/>
    <w:rsid w:val="0060014D"/>
    <w:rsid w:val="00601FFA"/>
    <w:rsid w:val="0060318D"/>
    <w:rsid w:val="00603733"/>
    <w:rsid w:val="006040A2"/>
    <w:rsid w:val="0060486A"/>
    <w:rsid w:val="00604C08"/>
    <w:rsid w:val="00605E09"/>
    <w:rsid w:val="006077F1"/>
    <w:rsid w:val="0060795A"/>
    <w:rsid w:val="0061217D"/>
    <w:rsid w:val="006126B4"/>
    <w:rsid w:val="00612975"/>
    <w:rsid w:val="00612D3F"/>
    <w:rsid w:val="00614264"/>
    <w:rsid w:val="00620B9C"/>
    <w:rsid w:val="00621071"/>
    <w:rsid w:val="006222DA"/>
    <w:rsid w:val="00623324"/>
    <w:rsid w:val="006234A8"/>
    <w:rsid w:val="00623654"/>
    <w:rsid w:val="00627B7C"/>
    <w:rsid w:val="006300EB"/>
    <w:rsid w:val="006306FD"/>
    <w:rsid w:val="0063074F"/>
    <w:rsid w:val="00631783"/>
    <w:rsid w:val="006342CD"/>
    <w:rsid w:val="006357D3"/>
    <w:rsid w:val="00636E78"/>
    <w:rsid w:val="00637380"/>
    <w:rsid w:val="00637553"/>
    <w:rsid w:val="00637AB2"/>
    <w:rsid w:val="0064116C"/>
    <w:rsid w:val="00642227"/>
    <w:rsid w:val="00642DFE"/>
    <w:rsid w:val="00644854"/>
    <w:rsid w:val="00644F2A"/>
    <w:rsid w:val="006510FA"/>
    <w:rsid w:val="00651BCC"/>
    <w:rsid w:val="00652453"/>
    <w:rsid w:val="006539B9"/>
    <w:rsid w:val="00653DD3"/>
    <w:rsid w:val="00654FEA"/>
    <w:rsid w:val="00656681"/>
    <w:rsid w:val="006600A1"/>
    <w:rsid w:val="006602A6"/>
    <w:rsid w:val="00663EBC"/>
    <w:rsid w:val="00665FDE"/>
    <w:rsid w:val="00666BDB"/>
    <w:rsid w:val="00670B99"/>
    <w:rsid w:val="00671184"/>
    <w:rsid w:val="00672910"/>
    <w:rsid w:val="00673384"/>
    <w:rsid w:val="006745D6"/>
    <w:rsid w:val="00675106"/>
    <w:rsid w:val="0067567F"/>
    <w:rsid w:val="00676983"/>
    <w:rsid w:val="00676E56"/>
    <w:rsid w:val="00676E8B"/>
    <w:rsid w:val="00676EDD"/>
    <w:rsid w:val="00677B87"/>
    <w:rsid w:val="00680CFC"/>
    <w:rsid w:val="0068191F"/>
    <w:rsid w:val="00681F44"/>
    <w:rsid w:val="0068222C"/>
    <w:rsid w:val="00682A2B"/>
    <w:rsid w:val="00682F4C"/>
    <w:rsid w:val="00683E59"/>
    <w:rsid w:val="00684428"/>
    <w:rsid w:val="006846C0"/>
    <w:rsid w:val="00684A38"/>
    <w:rsid w:val="00684BD3"/>
    <w:rsid w:val="00685235"/>
    <w:rsid w:val="00685CCF"/>
    <w:rsid w:val="00686252"/>
    <w:rsid w:val="00687768"/>
    <w:rsid w:val="006877D4"/>
    <w:rsid w:val="0069025F"/>
    <w:rsid w:val="006926E7"/>
    <w:rsid w:val="00693050"/>
    <w:rsid w:val="006931D3"/>
    <w:rsid w:val="006959E3"/>
    <w:rsid w:val="00696C9B"/>
    <w:rsid w:val="00697B09"/>
    <w:rsid w:val="006A347A"/>
    <w:rsid w:val="006A3538"/>
    <w:rsid w:val="006A4346"/>
    <w:rsid w:val="006A59F4"/>
    <w:rsid w:val="006A5C53"/>
    <w:rsid w:val="006A699F"/>
    <w:rsid w:val="006B126A"/>
    <w:rsid w:val="006B21E8"/>
    <w:rsid w:val="006B2C8C"/>
    <w:rsid w:val="006B5914"/>
    <w:rsid w:val="006B6F61"/>
    <w:rsid w:val="006C1247"/>
    <w:rsid w:val="006C1821"/>
    <w:rsid w:val="006C1B3B"/>
    <w:rsid w:val="006C2C2F"/>
    <w:rsid w:val="006C3746"/>
    <w:rsid w:val="006C448A"/>
    <w:rsid w:val="006C6041"/>
    <w:rsid w:val="006C60B6"/>
    <w:rsid w:val="006C6A3F"/>
    <w:rsid w:val="006C77D5"/>
    <w:rsid w:val="006C7FE3"/>
    <w:rsid w:val="006D04A4"/>
    <w:rsid w:val="006D11CC"/>
    <w:rsid w:val="006D29BD"/>
    <w:rsid w:val="006D3233"/>
    <w:rsid w:val="006D43F7"/>
    <w:rsid w:val="006D557A"/>
    <w:rsid w:val="006D7C28"/>
    <w:rsid w:val="006E20DB"/>
    <w:rsid w:val="006E55FA"/>
    <w:rsid w:val="006E5690"/>
    <w:rsid w:val="006E5C0C"/>
    <w:rsid w:val="006E6F92"/>
    <w:rsid w:val="006F19EF"/>
    <w:rsid w:val="006F78D1"/>
    <w:rsid w:val="00700C48"/>
    <w:rsid w:val="0070169B"/>
    <w:rsid w:val="00703CF1"/>
    <w:rsid w:val="00703F1B"/>
    <w:rsid w:val="007054C6"/>
    <w:rsid w:val="00707439"/>
    <w:rsid w:val="0070753D"/>
    <w:rsid w:val="00707BC3"/>
    <w:rsid w:val="00707E58"/>
    <w:rsid w:val="00707F68"/>
    <w:rsid w:val="00710E8B"/>
    <w:rsid w:val="00712DEF"/>
    <w:rsid w:val="00713587"/>
    <w:rsid w:val="00713E12"/>
    <w:rsid w:val="00714F65"/>
    <w:rsid w:val="0071538B"/>
    <w:rsid w:val="00715E2D"/>
    <w:rsid w:val="00717F1F"/>
    <w:rsid w:val="00721199"/>
    <w:rsid w:val="007242AB"/>
    <w:rsid w:val="00724347"/>
    <w:rsid w:val="00724391"/>
    <w:rsid w:val="00724D6E"/>
    <w:rsid w:val="00726DE2"/>
    <w:rsid w:val="00730F43"/>
    <w:rsid w:val="00731E86"/>
    <w:rsid w:val="007323AD"/>
    <w:rsid w:val="00732EB8"/>
    <w:rsid w:val="0073380F"/>
    <w:rsid w:val="00734384"/>
    <w:rsid w:val="00734874"/>
    <w:rsid w:val="00734B73"/>
    <w:rsid w:val="007352B6"/>
    <w:rsid w:val="0073570B"/>
    <w:rsid w:val="00736F0A"/>
    <w:rsid w:val="007379E3"/>
    <w:rsid w:val="00737FEE"/>
    <w:rsid w:val="0074100D"/>
    <w:rsid w:val="00742C57"/>
    <w:rsid w:val="00744341"/>
    <w:rsid w:val="00744A60"/>
    <w:rsid w:val="007451F1"/>
    <w:rsid w:val="0074627D"/>
    <w:rsid w:val="00747C65"/>
    <w:rsid w:val="007502BB"/>
    <w:rsid w:val="007514FC"/>
    <w:rsid w:val="00751A26"/>
    <w:rsid w:val="007538C4"/>
    <w:rsid w:val="00754C67"/>
    <w:rsid w:val="007557BD"/>
    <w:rsid w:val="00755EB4"/>
    <w:rsid w:val="007560FB"/>
    <w:rsid w:val="0075729E"/>
    <w:rsid w:val="0076084D"/>
    <w:rsid w:val="00760EF2"/>
    <w:rsid w:val="00761110"/>
    <w:rsid w:val="00762AFB"/>
    <w:rsid w:val="00765330"/>
    <w:rsid w:val="00766384"/>
    <w:rsid w:val="00766596"/>
    <w:rsid w:val="0076794D"/>
    <w:rsid w:val="007716A0"/>
    <w:rsid w:val="007724D9"/>
    <w:rsid w:val="00772FED"/>
    <w:rsid w:val="00776F0E"/>
    <w:rsid w:val="0077705B"/>
    <w:rsid w:val="007779B5"/>
    <w:rsid w:val="0078192A"/>
    <w:rsid w:val="00782554"/>
    <w:rsid w:val="00783031"/>
    <w:rsid w:val="0078335C"/>
    <w:rsid w:val="00785A5D"/>
    <w:rsid w:val="007865B4"/>
    <w:rsid w:val="0078772F"/>
    <w:rsid w:val="0078796A"/>
    <w:rsid w:val="00790D2C"/>
    <w:rsid w:val="0079180B"/>
    <w:rsid w:val="007926C0"/>
    <w:rsid w:val="00792815"/>
    <w:rsid w:val="00792998"/>
    <w:rsid w:val="00793482"/>
    <w:rsid w:val="00793C77"/>
    <w:rsid w:val="00795995"/>
    <w:rsid w:val="007966EA"/>
    <w:rsid w:val="00796A21"/>
    <w:rsid w:val="00796D0F"/>
    <w:rsid w:val="007A0947"/>
    <w:rsid w:val="007A21AD"/>
    <w:rsid w:val="007A2579"/>
    <w:rsid w:val="007A2F32"/>
    <w:rsid w:val="007A3349"/>
    <w:rsid w:val="007A4190"/>
    <w:rsid w:val="007A6993"/>
    <w:rsid w:val="007A74CC"/>
    <w:rsid w:val="007A7921"/>
    <w:rsid w:val="007B1960"/>
    <w:rsid w:val="007B2772"/>
    <w:rsid w:val="007B2ED1"/>
    <w:rsid w:val="007B3A02"/>
    <w:rsid w:val="007B3F1F"/>
    <w:rsid w:val="007B5541"/>
    <w:rsid w:val="007B65A9"/>
    <w:rsid w:val="007B6A60"/>
    <w:rsid w:val="007B6C8C"/>
    <w:rsid w:val="007C01D0"/>
    <w:rsid w:val="007C0B66"/>
    <w:rsid w:val="007C11F0"/>
    <w:rsid w:val="007C12EA"/>
    <w:rsid w:val="007C1A82"/>
    <w:rsid w:val="007C2F9E"/>
    <w:rsid w:val="007C3A58"/>
    <w:rsid w:val="007C4138"/>
    <w:rsid w:val="007C6009"/>
    <w:rsid w:val="007C7074"/>
    <w:rsid w:val="007C78A9"/>
    <w:rsid w:val="007C7995"/>
    <w:rsid w:val="007D2509"/>
    <w:rsid w:val="007D53A8"/>
    <w:rsid w:val="007D5AA2"/>
    <w:rsid w:val="007D7561"/>
    <w:rsid w:val="007E2203"/>
    <w:rsid w:val="007E2FAD"/>
    <w:rsid w:val="007E3C76"/>
    <w:rsid w:val="007F13BD"/>
    <w:rsid w:val="007F1D28"/>
    <w:rsid w:val="007F2BEE"/>
    <w:rsid w:val="007F3425"/>
    <w:rsid w:val="007F4413"/>
    <w:rsid w:val="007F4567"/>
    <w:rsid w:val="007F6AC3"/>
    <w:rsid w:val="007F7895"/>
    <w:rsid w:val="007F7B4A"/>
    <w:rsid w:val="0080094E"/>
    <w:rsid w:val="00803023"/>
    <w:rsid w:val="00803FB7"/>
    <w:rsid w:val="00804757"/>
    <w:rsid w:val="00806B51"/>
    <w:rsid w:val="008112B5"/>
    <w:rsid w:val="00816281"/>
    <w:rsid w:val="00820FAC"/>
    <w:rsid w:val="008221C7"/>
    <w:rsid w:val="00824371"/>
    <w:rsid w:val="008257B9"/>
    <w:rsid w:val="00825D24"/>
    <w:rsid w:val="00826077"/>
    <w:rsid w:val="0082657D"/>
    <w:rsid w:val="00826F32"/>
    <w:rsid w:val="0082764C"/>
    <w:rsid w:val="00827FC7"/>
    <w:rsid w:val="00831AF5"/>
    <w:rsid w:val="00832385"/>
    <w:rsid w:val="00832FBA"/>
    <w:rsid w:val="008347C2"/>
    <w:rsid w:val="00834932"/>
    <w:rsid w:val="00834B06"/>
    <w:rsid w:val="0083548E"/>
    <w:rsid w:val="00844E68"/>
    <w:rsid w:val="00845118"/>
    <w:rsid w:val="00845B5C"/>
    <w:rsid w:val="008463D5"/>
    <w:rsid w:val="0085154C"/>
    <w:rsid w:val="00851DDE"/>
    <w:rsid w:val="0085204F"/>
    <w:rsid w:val="0085448C"/>
    <w:rsid w:val="008549AE"/>
    <w:rsid w:val="00855B09"/>
    <w:rsid w:val="00855DA1"/>
    <w:rsid w:val="00856623"/>
    <w:rsid w:val="008615DB"/>
    <w:rsid w:val="00862D31"/>
    <w:rsid w:val="00863951"/>
    <w:rsid w:val="00864944"/>
    <w:rsid w:val="00864BB3"/>
    <w:rsid w:val="008663E7"/>
    <w:rsid w:val="00866977"/>
    <w:rsid w:val="0086748C"/>
    <w:rsid w:val="008674B7"/>
    <w:rsid w:val="00867BA8"/>
    <w:rsid w:val="0087120D"/>
    <w:rsid w:val="008720F3"/>
    <w:rsid w:val="00872804"/>
    <w:rsid w:val="00873626"/>
    <w:rsid w:val="00876D17"/>
    <w:rsid w:val="0088037B"/>
    <w:rsid w:val="008808DA"/>
    <w:rsid w:val="008815DF"/>
    <w:rsid w:val="00883924"/>
    <w:rsid w:val="008840AC"/>
    <w:rsid w:val="008855D3"/>
    <w:rsid w:val="00885A4F"/>
    <w:rsid w:val="00885E08"/>
    <w:rsid w:val="008877D7"/>
    <w:rsid w:val="00891E76"/>
    <w:rsid w:val="00892D12"/>
    <w:rsid w:val="008931F4"/>
    <w:rsid w:val="008939ED"/>
    <w:rsid w:val="008944B0"/>
    <w:rsid w:val="0089548D"/>
    <w:rsid w:val="00895A39"/>
    <w:rsid w:val="00895C88"/>
    <w:rsid w:val="00896502"/>
    <w:rsid w:val="0089743A"/>
    <w:rsid w:val="008A02B0"/>
    <w:rsid w:val="008A0682"/>
    <w:rsid w:val="008A1EAD"/>
    <w:rsid w:val="008A3BD1"/>
    <w:rsid w:val="008A4734"/>
    <w:rsid w:val="008A5F21"/>
    <w:rsid w:val="008A5F47"/>
    <w:rsid w:val="008A6447"/>
    <w:rsid w:val="008A6A47"/>
    <w:rsid w:val="008A6AD6"/>
    <w:rsid w:val="008A7686"/>
    <w:rsid w:val="008B09ED"/>
    <w:rsid w:val="008B18B0"/>
    <w:rsid w:val="008B25E7"/>
    <w:rsid w:val="008B3576"/>
    <w:rsid w:val="008B45EB"/>
    <w:rsid w:val="008B7547"/>
    <w:rsid w:val="008C08F4"/>
    <w:rsid w:val="008C104D"/>
    <w:rsid w:val="008C116F"/>
    <w:rsid w:val="008C1696"/>
    <w:rsid w:val="008C248A"/>
    <w:rsid w:val="008C556C"/>
    <w:rsid w:val="008C58D9"/>
    <w:rsid w:val="008C61ED"/>
    <w:rsid w:val="008C6D4C"/>
    <w:rsid w:val="008C754C"/>
    <w:rsid w:val="008C7CB0"/>
    <w:rsid w:val="008D08AF"/>
    <w:rsid w:val="008D35DB"/>
    <w:rsid w:val="008D3915"/>
    <w:rsid w:val="008D3CD0"/>
    <w:rsid w:val="008D4723"/>
    <w:rsid w:val="008D4F73"/>
    <w:rsid w:val="008D5ABA"/>
    <w:rsid w:val="008D5DC5"/>
    <w:rsid w:val="008D7691"/>
    <w:rsid w:val="008E178C"/>
    <w:rsid w:val="008E35B8"/>
    <w:rsid w:val="008E57ED"/>
    <w:rsid w:val="008E5AFD"/>
    <w:rsid w:val="008E5EBC"/>
    <w:rsid w:val="008E6085"/>
    <w:rsid w:val="008E60E7"/>
    <w:rsid w:val="008E610C"/>
    <w:rsid w:val="008E7A81"/>
    <w:rsid w:val="008F1C22"/>
    <w:rsid w:val="008F3693"/>
    <w:rsid w:val="008F3BF0"/>
    <w:rsid w:val="008F4F8A"/>
    <w:rsid w:val="008F53A7"/>
    <w:rsid w:val="008F620D"/>
    <w:rsid w:val="008F66EF"/>
    <w:rsid w:val="008F6702"/>
    <w:rsid w:val="008F76BA"/>
    <w:rsid w:val="009021C5"/>
    <w:rsid w:val="00902207"/>
    <w:rsid w:val="009028EF"/>
    <w:rsid w:val="00902989"/>
    <w:rsid w:val="00903953"/>
    <w:rsid w:val="0090519F"/>
    <w:rsid w:val="00906D26"/>
    <w:rsid w:val="00914EA1"/>
    <w:rsid w:val="009151D4"/>
    <w:rsid w:val="009159F9"/>
    <w:rsid w:val="0091622A"/>
    <w:rsid w:val="00916468"/>
    <w:rsid w:val="00916EF5"/>
    <w:rsid w:val="009203D4"/>
    <w:rsid w:val="00920866"/>
    <w:rsid w:val="00920A83"/>
    <w:rsid w:val="00920FBA"/>
    <w:rsid w:val="00921DA6"/>
    <w:rsid w:val="009236F5"/>
    <w:rsid w:val="00924245"/>
    <w:rsid w:val="009247AF"/>
    <w:rsid w:val="009250C9"/>
    <w:rsid w:val="009269AC"/>
    <w:rsid w:val="00926C48"/>
    <w:rsid w:val="009271F9"/>
    <w:rsid w:val="00930565"/>
    <w:rsid w:val="00930D7B"/>
    <w:rsid w:val="00931768"/>
    <w:rsid w:val="00933AEA"/>
    <w:rsid w:val="009343C8"/>
    <w:rsid w:val="0094154A"/>
    <w:rsid w:val="00941B41"/>
    <w:rsid w:val="009446E4"/>
    <w:rsid w:val="00944D42"/>
    <w:rsid w:val="00947623"/>
    <w:rsid w:val="009516F7"/>
    <w:rsid w:val="00952E4E"/>
    <w:rsid w:val="00952E7D"/>
    <w:rsid w:val="009536B7"/>
    <w:rsid w:val="0095430B"/>
    <w:rsid w:val="00954476"/>
    <w:rsid w:val="009561C1"/>
    <w:rsid w:val="0095655E"/>
    <w:rsid w:val="00957670"/>
    <w:rsid w:val="00962624"/>
    <w:rsid w:val="00963359"/>
    <w:rsid w:val="0096383E"/>
    <w:rsid w:val="00963D40"/>
    <w:rsid w:val="00964F3F"/>
    <w:rsid w:val="009656BE"/>
    <w:rsid w:val="00966560"/>
    <w:rsid w:val="00966AED"/>
    <w:rsid w:val="009713F7"/>
    <w:rsid w:val="00971EEA"/>
    <w:rsid w:val="00973628"/>
    <w:rsid w:val="00975D76"/>
    <w:rsid w:val="009772F7"/>
    <w:rsid w:val="009803AC"/>
    <w:rsid w:val="00984472"/>
    <w:rsid w:val="0098519D"/>
    <w:rsid w:val="00986D2B"/>
    <w:rsid w:val="00987394"/>
    <w:rsid w:val="00987778"/>
    <w:rsid w:val="00987E2A"/>
    <w:rsid w:val="00990D04"/>
    <w:rsid w:val="00991236"/>
    <w:rsid w:val="009925B4"/>
    <w:rsid w:val="00992A1B"/>
    <w:rsid w:val="00993937"/>
    <w:rsid w:val="00994068"/>
    <w:rsid w:val="009958CA"/>
    <w:rsid w:val="00996EB9"/>
    <w:rsid w:val="009976D0"/>
    <w:rsid w:val="00997AA2"/>
    <w:rsid w:val="009A2ADD"/>
    <w:rsid w:val="009A2BE0"/>
    <w:rsid w:val="009A45FF"/>
    <w:rsid w:val="009A541A"/>
    <w:rsid w:val="009A5E0D"/>
    <w:rsid w:val="009A6FFC"/>
    <w:rsid w:val="009A7122"/>
    <w:rsid w:val="009B0488"/>
    <w:rsid w:val="009B0A91"/>
    <w:rsid w:val="009B1575"/>
    <w:rsid w:val="009B4418"/>
    <w:rsid w:val="009B4897"/>
    <w:rsid w:val="009B7AE5"/>
    <w:rsid w:val="009C1E5C"/>
    <w:rsid w:val="009C2D17"/>
    <w:rsid w:val="009C6B9C"/>
    <w:rsid w:val="009C70C4"/>
    <w:rsid w:val="009C7376"/>
    <w:rsid w:val="009C7854"/>
    <w:rsid w:val="009D0A6C"/>
    <w:rsid w:val="009D19C5"/>
    <w:rsid w:val="009D3394"/>
    <w:rsid w:val="009D4401"/>
    <w:rsid w:val="009D4E7C"/>
    <w:rsid w:val="009D57A9"/>
    <w:rsid w:val="009D6359"/>
    <w:rsid w:val="009D67A2"/>
    <w:rsid w:val="009D708A"/>
    <w:rsid w:val="009D7AD3"/>
    <w:rsid w:val="009D7B13"/>
    <w:rsid w:val="009E09EE"/>
    <w:rsid w:val="009E129D"/>
    <w:rsid w:val="009E28E1"/>
    <w:rsid w:val="009E38FB"/>
    <w:rsid w:val="009E41F6"/>
    <w:rsid w:val="009E59FC"/>
    <w:rsid w:val="009E6699"/>
    <w:rsid w:val="009E7A19"/>
    <w:rsid w:val="009F0C4A"/>
    <w:rsid w:val="009F2CC2"/>
    <w:rsid w:val="00A009CF"/>
    <w:rsid w:val="00A01065"/>
    <w:rsid w:val="00A0202C"/>
    <w:rsid w:val="00A0298B"/>
    <w:rsid w:val="00A03CB5"/>
    <w:rsid w:val="00A044B5"/>
    <w:rsid w:val="00A05977"/>
    <w:rsid w:val="00A14089"/>
    <w:rsid w:val="00A227B7"/>
    <w:rsid w:val="00A2380D"/>
    <w:rsid w:val="00A23965"/>
    <w:rsid w:val="00A25055"/>
    <w:rsid w:val="00A25DF4"/>
    <w:rsid w:val="00A27C6D"/>
    <w:rsid w:val="00A30062"/>
    <w:rsid w:val="00A30405"/>
    <w:rsid w:val="00A30E8A"/>
    <w:rsid w:val="00A31660"/>
    <w:rsid w:val="00A3368B"/>
    <w:rsid w:val="00A33824"/>
    <w:rsid w:val="00A35010"/>
    <w:rsid w:val="00A3763F"/>
    <w:rsid w:val="00A40E82"/>
    <w:rsid w:val="00A41C76"/>
    <w:rsid w:val="00A42D5D"/>
    <w:rsid w:val="00A43784"/>
    <w:rsid w:val="00A4667A"/>
    <w:rsid w:val="00A46B3A"/>
    <w:rsid w:val="00A5012F"/>
    <w:rsid w:val="00A52C3F"/>
    <w:rsid w:val="00A52F4F"/>
    <w:rsid w:val="00A54309"/>
    <w:rsid w:val="00A54D6B"/>
    <w:rsid w:val="00A57AEE"/>
    <w:rsid w:val="00A62CC5"/>
    <w:rsid w:val="00A64407"/>
    <w:rsid w:val="00A700EE"/>
    <w:rsid w:val="00A71890"/>
    <w:rsid w:val="00A727A2"/>
    <w:rsid w:val="00A75FD7"/>
    <w:rsid w:val="00A76213"/>
    <w:rsid w:val="00A76EE0"/>
    <w:rsid w:val="00A77320"/>
    <w:rsid w:val="00A80A3B"/>
    <w:rsid w:val="00A82688"/>
    <w:rsid w:val="00A82C91"/>
    <w:rsid w:val="00A83836"/>
    <w:rsid w:val="00A84D62"/>
    <w:rsid w:val="00A8541F"/>
    <w:rsid w:val="00A8557F"/>
    <w:rsid w:val="00A85893"/>
    <w:rsid w:val="00A8590E"/>
    <w:rsid w:val="00A8753B"/>
    <w:rsid w:val="00A87A39"/>
    <w:rsid w:val="00A91201"/>
    <w:rsid w:val="00A913E5"/>
    <w:rsid w:val="00A922B1"/>
    <w:rsid w:val="00A9275A"/>
    <w:rsid w:val="00A92CC8"/>
    <w:rsid w:val="00A93FAA"/>
    <w:rsid w:val="00A94CF0"/>
    <w:rsid w:val="00A96491"/>
    <w:rsid w:val="00A96768"/>
    <w:rsid w:val="00A97368"/>
    <w:rsid w:val="00AA2287"/>
    <w:rsid w:val="00AA3C34"/>
    <w:rsid w:val="00AA7593"/>
    <w:rsid w:val="00AA7F1E"/>
    <w:rsid w:val="00AB1FCB"/>
    <w:rsid w:val="00AB35A1"/>
    <w:rsid w:val="00AB5E32"/>
    <w:rsid w:val="00AB5F32"/>
    <w:rsid w:val="00AB5FA9"/>
    <w:rsid w:val="00AB73B2"/>
    <w:rsid w:val="00AB73DD"/>
    <w:rsid w:val="00AB776A"/>
    <w:rsid w:val="00AC3B0C"/>
    <w:rsid w:val="00AC5EEC"/>
    <w:rsid w:val="00AC67B9"/>
    <w:rsid w:val="00AD081B"/>
    <w:rsid w:val="00AD1C36"/>
    <w:rsid w:val="00AD2593"/>
    <w:rsid w:val="00AD38B7"/>
    <w:rsid w:val="00AD3B17"/>
    <w:rsid w:val="00AD6E3D"/>
    <w:rsid w:val="00AD7D67"/>
    <w:rsid w:val="00AE0F54"/>
    <w:rsid w:val="00AE2D43"/>
    <w:rsid w:val="00AE45A2"/>
    <w:rsid w:val="00AE5853"/>
    <w:rsid w:val="00AE62FA"/>
    <w:rsid w:val="00AF0C8E"/>
    <w:rsid w:val="00AF21D5"/>
    <w:rsid w:val="00AF259A"/>
    <w:rsid w:val="00AF32F5"/>
    <w:rsid w:val="00AF336E"/>
    <w:rsid w:val="00AF3526"/>
    <w:rsid w:val="00AF413E"/>
    <w:rsid w:val="00AF5CB9"/>
    <w:rsid w:val="00AF5EFF"/>
    <w:rsid w:val="00AF7627"/>
    <w:rsid w:val="00AF76C0"/>
    <w:rsid w:val="00B002C6"/>
    <w:rsid w:val="00B01A85"/>
    <w:rsid w:val="00B0201B"/>
    <w:rsid w:val="00B023E5"/>
    <w:rsid w:val="00B0288B"/>
    <w:rsid w:val="00B0374A"/>
    <w:rsid w:val="00B03A48"/>
    <w:rsid w:val="00B04637"/>
    <w:rsid w:val="00B048C0"/>
    <w:rsid w:val="00B05097"/>
    <w:rsid w:val="00B06912"/>
    <w:rsid w:val="00B06FB6"/>
    <w:rsid w:val="00B07082"/>
    <w:rsid w:val="00B07D5F"/>
    <w:rsid w:val="00B11861"/>
    <w:rsid w:val="00B11D9D"/>
    <w:rsid w:val="00B12417"/>
    <w:rsid w:val="00B12718"/>
    <w:rsid w:val="00B12CB4"/>
    <w:rsid w:val="00B1379A"/>
    <w:rsid w:val="00B13A32"/>
    <w:rsid w:val="00B157D0"/>
    <w:rsid w:val="00B16221"/>
    <w:rsid w:val="00B168CC"/>
    <w:rsid w:val="00B16DB1"/>
    <w:rsid w:val="00B178A7"/>
    <w:rsid w:val="00B17C6B"/>
    <w:rsid w:val="00B200C8"/>
    <w:rsid w:val="00B204FB"/>
    <w:rsid w:val="00B22C0E"/>
    <w:rsid w:val="00B2452C"/>
    <w:rsid w:val="00B25183"/>
    <w:rsid w:val="00B2617B"/>
    <w:rsid w:val="00B26CAB"/>
    <w:rsid w:val="00B26D67"/>
    <w:rsid w:val="00B27CC2"/>
    <w:rsid w:val="00B307B9"/>
    <w:rsid w:val="00B31CCE"/>
    <w:rsid w:val="00B32E40"/>
    <w:rsid w:val="00B33C79"/>
    <w:rsid w:val="00B35063"/>
    <w:rsid w:val="00B37FF9"/>
    <w:rsid w:val="00B410BC"/>
    <w:rsid w:val="00B41212"/>
    <w:rsid w:val="00B41822"/>
    <w:rsid w:val="00B41FA0"/>
    <w:rsid w:val="00B44659"/>
    <w:rsid w:val="00B45390"/>
    <w:rsid w:val="00B45475"/>
    <w:rsid w:val="00B46521"/>
    <w:rsid w:val="00B46589"/>
    <w:rsid w:val="00B47400"/>
    <w:rsid w:val="00B47A88"/>
    <w:rsid w:val="00B5136A"/>
    <w:rsid w:val="00B516A0"/>
    <w:rsid w:val="00B52D70"/>
    <w:rsid w:val="00B54AF7"/>
    <w:rsid w:val="00B56711"/>
    <w:rsid w:val="00B56C30"/>
    <w:rsid w:val="00B5748D"/>
    <w:rsid w:val="00B60DB8"/>
    <w:rsid w:val="00B63059"/>
    <w:rsid w:val="00B63490"/>
    <w:rsid w:val="00B6376A"/>
    <w:rsid w:val="00B63A10"/>
    <w:rsid w:val="00B64A20"/>
    <w:rsid w:val="00B64B09"/>
    <w:rsid w:val="00B65094"/>
    <w:rsid w:val="00B65FB9"/>
    <w:rsid w:val="00B66ACC"/>
    <w:rsid w:val="00B67B9E"/>
    <w:rsid w:val="00B708F6"/>
    <w:rsid w:val="00B713A6"/>
    <w:rsid w:val="00B71691"/>
    <w:rsid w:val="00B73C8F"/>
    <w:rsid w:val="00B750E4"/>
    <w:rsid w:val="00B759C5"/>
    <w:rsid w:val="00B76AE3"/>
    <w:rsid w:val="00B809A3"/>
    <w:rsid w:val="00B80DD0"/>
    <w:rsid w:val="00B83827"/>
    <w:rsid w:val="00B841F1"/>
    <w:rsid w:val="00B85EDA"/>
    <w:rsid w:val="00B87E22"/>
    <w:rsid w:val="00B90FF5"/>
    <w:rsid w:val="00B9115A"/>
    <w:rsid w:val="00B9176B"/>
    <w:rsid w:val="00B928D8"/>
    <w:rsid w:val="00B9323E"/>
    <w:rsid w:val="00B938AB"/>
    <w:rsid w:val="00B96404"/>
    <w:rsid w:val="00B97445"/>
    <w:rsid w:val="00BA08AF"/>
    <w:rsid w:val="00BA3298"/>
    <w:rsid w:val="00BA4140"/>
    <w:rsid w:val="00BA4A19"/>
    <w:rsid w:val="00BA60E5"/>
    <w:rsid w:val="00BA65D3"/>
    <w:rsid w:val="00BA7532"/>
    <w:rsid w:val="00BB1DE9"/>
    <w:rsid w:val="00BB25BA"/>
    <w:rsid w:val="00BB42BC"/>
    <w:rsid w:val="00BB4B58"/>
    <w:rsid w:val="00BB4D59"/>
    <w:rsid w:val="00BB7181"/>
    <w:rsid w:val="00BB79BE"/>
    <w:rsid w:val="00BC09E9"/>
    <w:rsid w:val="00BC1F44"/>
    <w:rsid w:val="00BC3C5C"/>
    <w:rsid w:val="00BC4A01"/>
    <w:rsid w:val="00BC638E"/>
    <w:rsid w:val="00BD1555"/>
    <w:rsid w:val="00BD171B"/>
    <w:rsid w:val="00BD364B"/>
    <w:rsid w:val="00BD4100"/>
    <w:rsid w:val="00BD736E"/>
    <w:rsid w:val="00BD7596"/>
    <w:rsid w:val="00BE0301"/>
    <w:rsid w:val="00BE0EF5"/>
    <w:rsid w:val="00BE14BA"/>
    <w:rsid w:val="00BE27AC"/>
    <w:rsid w:val="00BE2A99"/>
    <w:rsid w:val="00BE3C81"/>
    <w:rsid w:val="00BE4175"/>
    <w:rsid w:val="00BE4758"/>
    <w:rsid w:val="00BE4B9F"/>
    <w:rsid w:val="00BE5A8F"/>
    <w:rsid w:val="00BE5FBB"/>
    <w:rsid w:val="00BE7E67"/>
    <w:rsid w:val="00BF0693"/>
    <w:rsid w:val="00BF1826"/>
    <w:rsid w:val="00BF31FA"/>
    <w:rsid w:val="00BF4921"/>
    <w:rsid w:val="00BF4F25"/>
    <w:rsid w:val="00BF57E6"/>
    <w:rsid w:val="00BF6B1A"/>
    <w:rsid w:val="00BF6E20"/>
    <w:rsid w:val="00C00414"/>
    <w:rsid w:val="00C005D0"/>
    <w:rsid w:val="00C01CFE"/>
    <w:rsid w:val="00C02601"/>
    <w:rsid w:val="00C03938"/>
    <w:rsid w:val="00C03ECA"/>
    <w:rsid w:val="00C04FBC"/>
    <w:rsid w:val="00C050E1"/>
    <w:rsid w:val="00C05668"/>
    <w:rsid w:val="00C0593A"/>
    <w:rsid w:val="00C06E32"/>
    <w:rsid w:val="00C0706E"/>
    <w:rsid w:val="00C07EC9"/>
    <w:rsid w:val="00C10857"/>
    <w:rsid w:val="00C10DE3"/>
    <w:rsid w:val="00C10FF4"/>
    <w:rsid w:val="00C1194B"/>
    <w:rsid w:val="00C124CA"/>
    <w:rsid w:val="00C1434E"/>
    <w:rsid w:val="00C1438E"/>
    <w:rsid w:val="00C15884"/>
    <w:rsid w:val="00C15BC7"/>
    <w:rsid w:val="00C15F28"/>
    <w:rsid w:val="00C16061"/>
    <w:rsid w:val="00C1717C"/>
    <w:rsid w:val="00C17E31"/>
    <w:rsid w:val="00C20582"/>
    <w:rsid w:val="00C206C2"/>
    <w:rsid w:val="00C218F0"/>
    <w:rsid w:val="00C22B48"/>
    <w:rsid w:val="00C23412"/>
    <w:rsid w:val="00C23E8D"/>
    <w:rsid w:val="00C25E47"/>
    <w:rsid w:val="00C26097"/>
    <w:rsid w:val="00C268EB"/>
    <w:rsid w:val="00C26ABB"/>
    <w:rsid w:val="00C275C6"/>
    <w:rsid w:val="00C313A6"/>
    <w:rsid w:val="00C3264F"/>
    <w:rsid w:val="00C33DC8"/>
    <w:rsid w:val="00C34FB5"/>
    <w:rsid w:val="00C354C5"/>
    <w:rsid w:val="00C35E16"/>
    <w:rsid w:val="00C41ADA"/>
    <w:rsid w:val="00C42702"/>
    <w:rsid w:val="00C4316F"/>
    <w:rsid w:val="00C44DC7"/>
    <w:rsid w:val="00C45C45"/>
    <w:rsid w:val="00C46E6C"/>
    <w:rsid w:val="00C508BE"/>
    <w:rsid w:val="00C50E1C"/>
    <w:rsid w:val="00C5106E"/>
    <w:rsid w:val="00C5213A"/>
    <w:rsid w:val="00C52644"/>
    <w:rsid w:val="00C5484A"/>
    <w:rsid w:val="00C5740F"/>
    <w:rsid w:val="00C6009D"/>
    <w:rsid w:val="00C60472"/>
    <w:rsid w:val="00C60498"/>
    <w:rsid w:val="00C60FC5"/>
    <w:rsid w:val="00C62BF3"/>
    <w:rsid w:val="00C643ED"/>
    <w:rsid w:val="00C647BC"/>
    <w:rsid w:val="00C64E17"/>
    <w:rsid w:val="00C66AE6"/>
    <w:rsid w:val="00C70AFA"/>
    <w:rsid w:val="00C70BF7"/>
    <w:rsid w:val="00C73FFE"/>
    <w:rsid w:val="00C75B4E"/>
    <w:rsid w:val="00C766F4"/>
    <w:rsid w:val="00C825B6"/>
    <w:rsid w:val="00C84322"/>
    <w:rsid w:val="00C8437F"/>
    <w:rsid w:val="00C85560"/>
    <w:rsid w:val="00C86241"/>
    <w:rsid w:val="00C902A8"/>
    <w:rsid w:val="00C90E69"/>
    <w:rsid w:val="00C93142"/>
    <w:rsid w:val="00C9460E"/>
    <w:rsid w:val="00C94A33"/>
    <w:rsid w:val="00C95FED"/>
    <w:rsid w:val="00C966D8"/>
    <w:rsid w:val="00C96F2B"/>
    <w:rsid w:val="00C97188"/>
    <w:rsid w:val="00CA29EB"/>
    <w:rsid w:val="00CA3C69"/>
    <w:rsid w:val="00CA3F40"/>
    <w:rsid w:val="00CA40EE"/>
    <w:rsid w:val="00CA7464"/>
    <w:rsid w:val="00CA7A93"/>
    <w:rsid w:val="00CA7E30"/>
    <w:rsid w:val="00CB0EF5"/>
    <w:rsid w:val="00CB2016"/>
    <w:rsid w:val="00CB2B00"/>
    <w:rsid w:val="00CB343B"/>
    <w:rsid w:val="00CB550C"/>
    <w:rsid w:val="00CB55A9"/>
    <w:rsid w:val="00CB5713"/>
    <w:rsid w:val="00CB668D"/>
    <w:rsid w:val="00CB6A06"/>
    <w:rsid w:val="00CB7344"/>
    <w:rsid w:val="00CC0B51"/>
    <w:rsid w:val="00CC1642"/>
    <w:rsid w:val="00CC2A3D"/>
    <w:rsid w:val="00CC301B"/>
    <w:rsid w:val="00CC517D"/>
    <w:rsid w:val="00CC5920"/>
    <w:rsid w:val="00CC688A"/>
    <w:rsid w:val="00CC6FA9"/>
    <w:rsid w:val="00CD2197"/>
    <w:rsid w:val="00CD422C"/>
    <w:rsid w:val="00CD47DF"/>
    <w:rsid w:val="00CD6C98"/>
    <w:rsid w:val="00CD73DE"/>
    <w:rsid w:val="00CE03CD"/>
    <w:rsid w:val="00CE08B4"/>
    <w:rsid w:val="00CE0989"/>
    <w:rsid w:val="00CE0F73"/>
    <w:rsid w:val="00CE1A15"/>
    <w:rsid w:val="00CE2D33"/>
    <w:rsid w:val="00CE361A"/>
    <w:rsid w:val="00CE3A33"/>
    <w:rsid w:val="00CE3BA1"/>
    <w:rsid w:val="00CE5327"/>
    <w:rsid w:val="00CE5F26"/>
    <w:rsid w:val="00CE652F"/>
    <w:rsid w:val="00CE7704"/>
    <w:rsid w:val="00CE7893"/>
    <w:rsid w:val="00CF0353"/>
    <w:rsid w:val="00CF0429"/>
    <w:rsid w:val="00CF1A87"/>
    <w:rsid w:val="00CF2CA2"/>
    <w:rsid w:val="00CF3395"/>
    <w:rsid w:val="00CF395A"/>
    <w:rsid w:val="00CF4668"/>
    <w:rsid w:val="00CF61A3"/>
    <w:rsid w:val="00CF6BA3"/>
    <w:rsid w:val="00CF75B7"/>
    <w:rsid w:val="00D0292B"/>
    <w:rsid w:val="00D02CB4"/>
    <w:rsid w:val="00D033E4"/>
    <w:rsid w:val="00D04F59"/>
    <w:rsid w:val="00D06C35"/>
    <w:rsid w:val="00D07832"/>
    <w:rsid w:val="00D0798E"/>
    <w:rsid w:val="00D103CA"/>
    <w:rsid w:val="00D105B2"/>
    <w:rsid w:val="00D1076B"/>
    <w:rsid w:val="00D14240"/>
    <w:rsid w:val="00D15B57"/>
    <w:rsid w:val="00D21B9A"/>
    <w:rsid w:val="00D22621"/>
    <w:rsid w:val="00D22D40"/>
    <w:rsid w:val="00D23C5F"/>
    <w:rsid w:val="00D247DF"/>
    <w:rsid w:val="00D26A28"/>
    <w:rsid w:val="00D32B2D"/>
    <w:rsid w:val="00D342F6"/>
    <w:rsid w:val="00D34902"/>
    <w:rsid w:val="00D357CA"/>
    <w:rsid w:val="00D36A5A"/>
    <w:rsid w:val="00D435A7"/>
    <w:rsid w:val="00D44009"/>
    <w:rsid w:val="00D4560D"/>
    <w:rsid w:val="00D461D1"/>
    <w:rsid w:val="00D477B4"/>
    <w:rsid w:val="00D50918"/>
    <w:rsid w:val="00D51403"/>
    <w:rsid w:val="00D5183D"/>
    <w:rsid w:val="00D53CF0"/>
    <w:rsid w:val="00D552BB"/>
    <w:rsid w:val="00D55F35"/>
    <w:rsid w:val="00D60060"/>
    <w:rsid w:val="00D60B30"/>
    <w:rsid w:val="00D620FB"/>
    <w:rsid w:val="00D653D2"/>
    <w:rsid w:val="00D66E8B"/>
    <w:rsid w:val="00D66F14"/>
    <w:rsid w:val="00D70AD2"/>
    <w:rsid w:val="00D71678"/>
    <w:rsid w:val="00D72376"/>
    <w:rsid w:val="00D73237"/>
    <w:rsid w:val="00D733A7"/>
    <w:rsid w:val="00D7468B"/>
    <w:rsid w:val="00D763CE"/>
    <w:rsid w:val="00D768CF"/>
    <w:rsid w:val="00D77425"/>
    <w:rsid w:val="00D80348"/>
    <w:rsid w:val="00D8137B"/>
    <w:rsid w:val="00D81F37"/>
    <w:rsid w:val="00D823B7"/>
    <w:rsid w:val="00D82FE6"/>
    <w:rsid w:val="00D86495"/>
    <w:rsid w:val="00D90ED7"/>
    <w:rsid w:val="00D929D1"/>
    <w:rsid w:val="00D930F7"/>
    <w:rsid w:val="00D94C92"/>
    <w:rsid w:val="00DA1851"/>
    <w:rsid w:val="00DA1EF1"/>
    <w:rsid w:val="00DA26C8"/>
    <w:rsid w:val="00DA3BA3"/>
    <w:rsid w:val="00DA3DCC"/>
    <w:rsid w:val="00DA4CAD"/>
    <w:rsid w:val="00DA50F3"/>
    <w:rsid w:val="00DA5FD1"/>
    <w:rsid w:val="00DA6FF3"/>
    <w:rsid w:val="00DA7FD5"/>
    <w:rsid w:val="00DB00B4"/>
    <w:rsid w:val="00DB243A"/>
    <w:rsid w:val="00DB42B0"/>
    <w:rsid w:val="00DB4C74"/>
    <w:rsid w:val="00DC05AE"/>
    <w:rsid w:val="00DC0C7A"/>
    <w:rsid w:val="00DC15DF"/>
    <w:rsid w:val="00DC2D6D"/>
    <w:rsid w:val="00DC35E1"/>
    <w:rsid w:val="00DC38CB"/>
    <w:rsid w:val="00DC3F8D"/>
    <w:rsid w:val="00DC569B"/>
    <w:rsid w:val="00DC5A44"/>
    <w:rsid w:val="00DC6A6C"/>
    <w:rsid w:val="00DD0183"/>
    <w:rsid w:val="00DD0210"/>
    <w:rsid w:val="00DD3E39"/>
    <w:rsid w:val="00DD43DF"/>
    <w:rsid w:val="00DD5072"/>
    <w:rsid w:val="00DD5965"/>
    <w:rsid w:val="00DD7359"/>
    <w:rsid w:val="00DD7489"/>
    <w:rsid w:val="00DE05F9"/>
    <w:rsid w:val="00DE0E4C"/>
    <w:rsid w:val="00DE2E0B"/>
    <w:rsid w:val="00DE3BC8"/>
    <w:rsid w:val="00DE5089"/>
    <w:rsid w:val="00DF1306"/>
    <w:rsid w:val="00DF15B0"/>
    <w:rsid w:val="00DF1A53"/>
    <w:rsid w:val="00DF2C0D"/>
    <w:rsid w:val="00DF3188"/>
    <w:rsid w:val="00DF398E"/>
    <w:rsid w:val="00DF41FD"/>
    <w:rsid w:val="00DF49DA"/>
    <w:rsid w:val="00DF5EA5"/>
    <w:rsid w:val="00DF6B20"/>
    <w:rsid w:val="00E000BE"/>
    <w:rsid w:val="00E007A8"/>
    <w:rsid w:val="00E015AD"/>
    <w:rsid w:val="00E016C2"/>
    <w:rsid w:val="00E0220D"/>
    <w:rsid w:val="00E026A7"/>
    <w:rsid w:val="00E02A90"/>
    <w:rsid w:val="00E0437E"/>
    <w:rsid w:val="00E04EDC"/>
    <w:rsid w:val="00E05B32"/>
    <w:rsid w:val="00E06996"/>
    <w:rsid w:val="00E0782E"/>
    <w:rsid w:val="00E1011D"/>
    <w:rsid w:val="00E11010"/>
    <w:rsid w:val="00E11789"/>
    <w:rsid w:val="00E121E6"/>
    <w:rsid w:val="00E123A3"/>
    <w:rsid w:val="00E12A2D"/>
    <w:rsid w:val="00E13EEA"/>
    <w:rsid w:val="00E15BF8"/>
    <w:rsid w:val="00E17328"/>
    <w:rsid w:val="00E178E9"/>
    <w:rsid w:val="00E20FF0"/>
    <w:rsid w:val="00E212BB"/>
    <w:rsid w:val="00E2130F"/>
    <w:rsid w:val="00E21D5D"/>
    <w:rsid w:val="00E23AE1"/>
    <w:rsid w:val="00E26315"/>
    <w:rsid w:val="00E26708"/>
    <w:rsid w:val="00E3041D"/>
    <w:rsid w:val="00E30E76"/>
    <w:rsid w:val="00E31E1E"/>
    <w:rsid w:val="00E31E9B"/>
    <w:rsid w:val="00E3332F"/>
    <w:rsid w:val="00E33AF3"/>
    <w:rsid w:val="00E3489C"/>
    <w:rsid w:val="00E34A8D"/>
    <w:rsid w:val="00E3526D"/>
    <w:rsid w:val="00E35765"/>
    <w:rsid w:val="00E3648E"/>
    <w:rsid w:val="00E41489"/>
    <w:rsid w:val="00E4231B"/>
    <w:rsid w:val="00E42C87"/>
    <w:rsid w:val="00E42DE7"/>
    <w:rsid w:val="00E45797"/>
    <w:rsid w:val="00E46023"/>
    <w:rsid w:val="00E47A53"/>
    <w:rsid w:val="00E5061E"/>
    <w:rsid w:val="00E533EF"/>
    <w:rsid w:val="00E55DD3"/>
    <w:rsid w:val="00E56043"/>
    <w:rsid w:val="00E573D4"/>
    <w:rsid w:val="00E641C2"/>
    <w:rsid w:val="00E653DA"/>
    <w:rsid w:val="00E65566"/>
    <w:rsid w:val="00E65946"/>
    <w:rsid w:val="00E65D9D"/>
    <w:rsid w:val="00E6619A"/>
    <w:rsid w:val="00E66552"/>
    <w:rsid w:val="00E66CB6"/>
    <w:rsid w:val="00E66D70"/>
    <w:rsid w:val="00E67511"/>
    <w:rsid w:val="00E70DCC"/>
    <w:rsid w:val="00E7131D"/>
    <w:rsid w:val="00E72C4D"/>
    <w:rsid w:val="00E731BD"/>
    <w:rsid w:val="00E739B9"/>
    <w:rsid w:val="00E7496F"/>
    <w:rsid w:val="00E75A0A"/>
    <w:rsid w:val="00E75ADF"/>
    <w:rsid w:val="00E82A01"/>
    <w:rsid w:val="00E82AF4"/>
    <w:rsid w:val="00E83FEE"/>
    <w:rsid w:val="00E85F3E"/>
    <w:rsid w:val="00E86988"/>
    <w:rsid w:val="00E86A33"/>
    <w:rsid w:val="00E900EF"/>
    <w:rsid w:val="00E905BF"/>
    <w:rsid w:val="00E9079A"/>
    <w:rsid w:val="00E92DA3"/>
    <w:rsid w:val="00E92F20"/>
    <w:rsid w:val="00E930F9"/>
    <w:rsid w:val="00E93C54"/>
    <w:rsid w:val="00E94F60"/>
    <w:rsid w:val="00E953B4"/>
    <w:rsid w:val="00E96148"/>
    <w:rsid w:val="00E96427"/>
    <w:rsid w:val="00E96B79"/>
    <w:rsid w:val="00EA06D6"/>
    <w:rsid w:val="00EA290C"/>
    <w:rsid w:val="00EA3008"/>
    <w:rsid w:val="00EA30F1"/>
    <w:rsid w:val="00EA41CA"/>
    <w:rsid w:val="00EA4F8B"/>
    <w:rsid w:val="00EB107E"/>
    <w:rsid w:val="00EB16A7"/>
    <w:rsid w:val="00EB1A82"/>
    <w:rsid w:val="00EC0F98"/>
    <w:rsid w:val="00EC2185"/>
    <w:rsid w:val="00EC2498"/>
    <w:rsid w:val="00EC2605"/>
    <w:rsid w:val="00EC32EC"/>
    <w:rsid w:val="00EC3A54"/>
    <w:rsid w:val="00EC3BA4"/>
    <w:rsid w:val="00EC7608"/>
    <w:rsid w:val="00EC7A4C"/>
    <w:rsid w:val="00ED019D"/>
    <w:rsid w:val="00ED27BA"/>
    <w:rsid w:val="00ED2CA9"/>
    <w:rsid w:val="00ED38EE"/>
    <w:rsid w:val="00ED41C1"/>
    <w:rsid w:val="00ED5CB6"/>
    <w:rsid w:val="00ED70B0"/>
    <w:rsid w:val="00EE31E6"/>
    <w:rsid w:val="00EE380D"/>
    <w:rsid w:val="00EE3BD0"/>
    <w:rsid w:val="00EE3EC4"/>
    <w:rsid w:val="00EE5CB0"/>
    <w:rsid w:val="00EE5EA2"/>
    <w:rsid w:val="00EE68D9"/>
    <w:rsid w:val="00EE6DFC"/>
    <w:rsid w:val="00EE73C5"/>
    <w:rsid w:val="00EE7442"/>
    <w:rsid w:val="00EE793B"/>
    <w:rsid w:val="00EF057C"/>
    <w:rsid w:val="00EF0C34"/>
    <w:rsid w:val="00EF1C20"/>
    <w:rsid w:val="00EF2D6F"/>
    <w:rsid w:val="00EF2E9B"/>
    <w:rsid w:val="00EF4111"/>
    <w:rsid w:val="00EF5841"/>
    <w:rsid w:val="00EF5E37"/>
    <w:rsid w:val="00EF6D67"/>
    <w:rsid w:val="00F000A3"/>
    <w:rsid w:val="00F00E9F"/>
    <w:rsid w:val="00F02D38"/>
    <w:rsid w:val="00F05C24"/>
    <w:rsid w:val="00F07A8B"/>
    <w:rsid w:val="00F07B94"/>
    <w:rsid w:val="00F106A2"/>
    <w:rsid w:val="00F10A17"/>
    <w:rsid w:val="00F11A70"/>
    <w:rsid w:val="00F12DD8"/>
    <w:rsid w:val="00F13E6A"/>
    <w:rsid w:val="00F15006"/>
    <w:rsid w:val="00F15781"/>
    <w:rsid w:val="00F15974"/>
    <w:rsid w:val="00F172FA"/>
    <w:rsid w:val="00F17E3F"/>
    <w:rsid w:val="00F20147"/>
    <w:rsid w:val="00F2028B"/>
    <w:rsid w:val="00F2177B"/>
    <w:rsid w:val="00F227B3"/>
    <w:rsid w:val="00F2286D"/>
    <w:rsid w:val="00F22A84"/>
    <w:rsid w:val="00F22CE5"/>
    <w:rsid w:val="00F23D52"/>
    <w:rsid w:val="00F24B18"/>
    <w:rsid w:val="00F25325"/>
    <w:rsid w:val="00F25BE5"/>
    <w:rsid w:val="00F25C45"/>
    <w:rsid w:val="00F26872"/>
    <w:rsid w:val="00F27147"/>
    <w:rsid w:val="00F271FD"/>
    <w:rsid w:val="00F27517"/>
    <w:rsid w:val="00F309E7"/>
    <w:rsid w:val="00F3231F"/>
    <w:rsid w:val="00F33D59"/>
    <w:rsid w:val="00F34E53"/>
    <w:rsid w:val="00F355D8"/>
    <w:rsid w:val="00F3686B"/>
    <w:rsid w:val="00F410FE"/>
    <w:rsid w:val="00F41110"/>
    <w:rsid w:val="00F418E8"/>
    <w:rsid w:val="00F41CB1"/>
    <w:rsid w:val="00F42152"/>
    <w:rsid w:val="00F4361A"/>
    <w:rsid w:val="00F43FC0"/>
    <w:rsid w:val="00F446B3"/>
    <w:rsid w:val="00F44B26"/>
    <w:rsid w:val="00F44D72"/>
    <w:rsid w:val="00F45543"/>
    <w:rsid w:val="00F45A36"/>
    <w:rsid w:val="00F50DEA"/>
    <w:rsid w:val="00F54AFF"/>
    <w:rsid w:val="00F54B47"/>
    <w:rsid w:val="00F56292"/>
    <w:rsid w:val="00F631A1"/>
    <w:rsid w:val="00F65026"/>
    <w:rsid w:val="00F65168"/>
    <w:rsid w:val="00F6671C"/>
    <w:rsid w:val="00F703FB"/>
    <w:rsid w:val="00F7165D"/>
    <w:rsid w:val="00F71E55"/>
    <w:rsid w:val="00F7499A"/>
    <w:rsid w:val="00F75502"/>
    <w:rsid w:val="00F77712"/>
    <w:rsid w:val="00F77FE8"/>
    <w:rsid w:val="00F81985"/>
    <w:rsid w:val="00F8233B"/>
    <w:rsid w:val="00F8485D"/>
    <w:rsid w:val="00F84BB3"/>
    <w:rsid w:val="00F8633D"/>
    <w:rsid w:val="00F914E0"/>
    <w:rsid w:val="00F9182D"/>
    <w:rsid w:val="00F93692"/>
    <w:rsid w:val="00F94C1D"/>
    <w:rsid w:val="00F94D77"/>
    <w:rsid w:val="00F962AC"/>
    <w:rsid w:val="00F96AE9"/>
    <w:rsid w:val="00F9718A"/>
    <w:rsid w:val="00F97CF0"/>
    <w:rsid w:val="00FA22CD"/>
    <w:rsid w:val="00FA40FE"/>
    <w:rsid w:val="00FA523C"/>
    <w:rsid w:val="00FA5E03"/>
    <w:rsid w:val="00FA623D"/>
    <w:rsid w:val="00FA7C6F"/>
    <w:rsid w:val="00FA7C83"/>
    <w:rsid w:val="00FB0260"/>
    <w:rsid w:val="00FB112A"/>
    <w:rsid w:val="00FB22F2"/>
    <w:rsid w:val="00FB4592"/>
    <w:rsid w:val="00FB4FFE"/>
    <w:rsid w:val="00FB632A"/>
    <w:rsid w:val="00FC08AF"/>
    <w:rsid w:val="00FC0CA8"/>
    <w:rsid w:val="00FC4380"/>
    <w:rsid w:val="00FC5AC7"/>
    <w:rsid w:val="00FC6D6B"/>
    <w:rsid w:val="00FC7B05"/>
    <w:rsid w:val="00FC7DFF"/>
    <w:rsid w:val="00FC7EA1"/>
    <w:rsid w:val="00FD01C0"/>
    <w:rsid w:val="00FD13D7"/>
    <w:rsid w:val="00FD2103"/>
    <w:rsid w:val="00FD2159"/>
    <w:rsid w:val="00FD2633"/>
    <w:rsid w:val="00FD3301"/>
    <w:rsid w:val="00FD339F"/>
    <w:rsid w:val="00FD55B5"/>
    <w:rsid w:val="00FD69F2"/>
    <w:rsid w:val="00FD6E0D"/>
    <w:rsid w:val="00FD6EE0"/>
    <w:rsid w:val="00FE0395"/>
    <w:rsid w:val="00FE04AA"/>
    <w:rsid w:val="00FE091F"/>
    <w:rsid w:val="00FE10CC"/>
    <w:rsid w:val="00FE282F"/>
    <w:rsid w:val="00FE2A45"/>
    <w:rsid w:val="00FE39FD"/>
    <w:rsid w:val="00FE44F9"/>
    <w:rsid w:val="00FE497C"/>
    <w:rsid w:val="00FE4B5E"/>
    <w:rsid w:val="00FE70F2"/>
    <w:rsid w:val="00FF01CC"/>
    <w:rsid w:val="00FF07B8"/>
    <w:rsid w:val="00FF0B19"/>
    <w:rsid w:val="00FF14EC"/>
    <w:rsid w:val="00FF1681"/>
    <w:rsid w:val="00FF1E6F"/>
    <w:rsid w:val="00FF2566"/>
    <w:rsid w:val="00FF459F"/>
    <w:rsid w:val="00FF4766"/>
    <w:rsid w:val="00FF54C3"/>
    <w:rsid w:val="00FF6583"/>
    <w:rsid w:val="00FF71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5ABA"/>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D5ABA"/>
    <w:rPr>
      <w:color w:val="0000FF"/>
      <w:u w:val="single"/>
    </w:rPr>
  </w:style>
  <w:style w:type="paragraph" w:styleId="NormalWeb">
    <w:name w:val="Normal (Web)"/>
    <w:basedOn w:val="Normal"/>
    <w:uiPriority w:val="99"/>
    <w:rsid w:val="008D5ABA"/>
    <w:pPr>
      <w:spacing w:before="100" w:beforeAutospacing="1" w:after="100" w:afterAutospacing="1"/>
    </w:pPr>
  </w:style>
  <w:style w:type="paragraph" w:styleId="BalloonText">
    <w:name w:val="Balloon Text"/>
    <w:basedOn w:val="Normal"/>
    <w:link w:val="BalloonTextChar"/>
    <w:rsid w:val="008D5ABA"/>
    <w:rPr>
      <w:rFonts w:ascii="Tahoma" w:hAnsi="Tahoma" w:cs="Tahoma"/>
      <w:sz w:val="16"/>
      <w:szCs w:val="16"/>
    </w:rPr>
  </w:style>
  <w:style w:type="character" w:customStyle="1" w:styleId="BalloonTextChar">
    <w:name w:val="Balloon Text Char"/>
    <w:basedOn w:val="DefaultParagraphFont"/>
    <w:link w:val="BalloonText"/>
    <w:rsid w:val="008D5ABA"/>
    <w:rPr>
      <w:rFonts w:ascii="Tahoma" w:eastAsia="Times New Roman" w:hAnsi="Tahoma" w:cs="Tahoma"/>
      <w:sz w:val="16"/>
      <w:szCs w:val="16"/>
      <w:lang w:eastAsia="en-US"/>
    </w:rPr>
  </w:style>
  <w:style w:type="paragraph" w:styleId="BodyText">
    <w:name w:val="Body Text"/>
    <w:basedOn w:val="Normal"/>
    <w:link w:val="BodyTextChar"/>
    <w:autoRedefine/>
    <w:rsid w:val="00EF4111"/>
    <w:pPr>
      <w:autoSpaceDE w:val="0"/>
      <w:autoSpaceDN w:val="0"/>
      <w:adjustRightInd w:val="0"/>
      <w:spacing w:before="120" w:after="240" w:line="312" w:lineRule="auto"/>
    </w:pPr>
  </w:style>
  <w:style w:type="character" w:customStyle="1" w:styleId="BodyTextChar">
    <w:name w:val="Body Text Char"/>
    <w:basedOn w:val="DefaultParagraphFont"/>
    <w:link w:val="BodyText"/>
    <w:rsid w:val="00EF4111"/>
    <w:rPr>
      <w:rFonts w:eastAsia="Times New Roman"/>
      <w:sz w:val="24"/>
      <w:szCs w:val="24"/>
      <w:lang w:eastAsia="en-US"/>
    </w:rPr>
  </w:style>
  <w:style w:type="character" w:styleId="Strong">
    <w:name w:val="Strong"/>
    <w:basedOn w:val="DefaultParagraphFont"/>
    <w:qFormat/>
    <w:rsid w:val="00AF21D5"/>
    <w:rPr>
      <w:b/>
      <w:bCs/>
    </w:rPr>
  </w:style>
  <w:style w:type="paragraph" w:styleId="ListParagraph">
    <w:name w:val="List Paragraph"/>
    <w:basedOn w:val="Normal"/>
    <w:uiPriority w:val="34"/>
    <w:qFormat/>
    <w:rsid w:val="003A4F5C"/>
    <w:pPr>
      <w:ind w:left="720"/>
      <w:contextualSpacing/>
    </w:pPr>
    <w:rPr>
      <w:lang w:eastAsia="zh-CN"/>
    </w:rPr>
  </w:style>
  <w:style w:type="paragraph" w:styleId="Header">
    <w:name w:val="header"/>
    <w:basedOn w:val="Normal"/>
    <w:link w:val="HeaderChar"/>
    <w:rsid w:val="00D73237"/>
    <w:pPr>
      <w:tabs>
        <w:tab w:val="center" w:pos="4320"/>
        <w:tab w:val="right" w:pos="8640"/>
      </w:tabs>
    </w:pPr>
  </w:style>
  <w:style w:type="character" w:customStyle="1" w:styleId="HeaderChar">
    <w:name w:val="Header Char"/>
    <w:basedOn w:val="DefaultParagraphFont"/>
    <w:link w:val="Header"/>
    <w:rsid w:val="00D73237"/>
    <w:rPr>
      <w:rFonts w:eastAsia="Times New Roman"/>
      <w:sz w:val="24"/>
      <w:szCs w:val="24"/>
      <w:lang w:eastAsia="en-US"/>
    </w:rPr>
  </w:style>
  <w:style w:type="paragraph" w:styleId="Footer">
    <w:name w:val="footer"/>
    <w:basedOn w:val="Normal"/>
    <w:link w:val="FooterChar"/>
    <w:uiPriority w:val="99"/>
    <w:rsid w:val="00D73237"/>
    <w:pPr>
      <w:tabs>
        <w:tab w:val="center" w:pos="4320"/>
        <w:tab w:val="right" w:pos="8640"/>
      </w:tabs>
    </w:pPr>
  </w:style>
  <w:style w:type="character" w:customStyle="1" w:styleId="FooterChar">
    <w:name w:val="Footer Char"/>
    <w:basedOn w:val="DefaultParagraphFont"/>
    <w:link w:val="Footer"/>
    <w:uiPriority w:val="99"/>
    <w:rsid w:val="00D73237"/>
    <w:rPr>
      <w:rFonts w:eastAsia="Times New Roman"/>
      <w:sz w:val="24"/>
      <w:szCs w:val="24"/>
      <w:lang w:eastAsia="en-US"/>
    </w:rPr>
  </w:style>
  <w:style w:type="character" w:customStyle="1" w:styleId="jrnl">
    <w:name w:val="jrnl"/>
    <w:basedOn w:val="DefaultParagraphFont"/>
    <w:rsid w:val="00EB1A82"/>
  </w:style>
  <w:style w:type="paragraph" w:styleId="Subtitle">
    <w:name w:val="Subtitle"/>
    <w:basedOn w:val="Normal"/>
    <w:next w:val="Normal"/>
    <w:link w:val="SubtitleChar"/>
    <w:qFormat/>
    <w:rsid w:val="00B5748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B5748D"/>
    <w:rPr>
      <w:rFonts w:asciiTheme="majorHAnsi" w:eastAsiaTheme="majorEastAsia" w:hAnsiTheme="majorHAnsi" w:cstheme="majorBidi"/>
      <w:i/>
      <w:iCs/>
      <w:color w:val="4F81BD" w:themeColor="accent1"/>
      <w:spacing w:val="15"/>
      <w:sz w:val="24"/>
      <w:szCs w:val="24"/>
      <w:lang w:eastAsia="en-US"/>
    </w:rPr>
  </w:style>
  <w:style w:type="character" w:styleId="CommentReference">
    <w:name w:val="annotation reference"/>
    <w:basedOn w:val="DefaultParagraphFont"/>
    <w:rsid w:val="003D5AE6"/>
    <w:rPr>
      <w:sz w:val="16"/>
      <w:szCs w:val="16"/>
    </w:rPr>
  </w:style>
  <w:style w:type="paragraph" w:styleId="CommentText">
    <w:name w:val="annotation text"/>
    <w:basedOn w:val="Normal"/>
    <w:link w:val="CommentTextChar"/>
    <w:rsid w:val="003D5AE6"/>
    <w:rPr>
      <w:sz w:val="20"/>
      <w:szCs w:val="20"/>
    </w:rPr>
  </w:style>
  <w:style w:type="character" w:customStyle="1" w:styleId="CommentTextChar">
    <w:name w:val="Comment Text Char"/>
    <w:basedOn w:val="DefaultParagraphFont"/>
    <w:link w:val="CommentText"/>
    <w:rsid w:val="003D5AE6"/>
    <w:rPr>
      <w:rFonts w:eastAsia="Times New Roman"/>
      <w:lang w:eastAsia="en-US"/>
    </w:rPr>
  </w:style>
  <w:style w:type="paragraph" w:styleId="CommentSubject">
    <w:name w:val="annotation subject"/>
    <w:basedOn w:val="CommentText"/>
    <w:next w:val="CommentText"/>
    <w:link w:val="CommentSubjectChar"/>
    <w:rsid w:val="003D5AE6"/>
    <w:rPr>
      <w:b/>
      <w:bCs/>
    </w:rPr>
  </w:style>
  <w:style w:type="character" w:customStyle="1" w:styleId="CommentSubjectChar">
    <w:name w:val="Comment Subject Char"/>
    <w:basedOn w:val="CommentTextChar"/>
    <w:link w:val="CommentSubject"/>
    <w:rsid w:val="003D5AE6"/>
    <w:rPr>
      <w:rFonts w:eastAsia="Times New Roman"/>
      <w:b/>
      <w:bCs/>
      <w:lang w:eastAsia="en-US"/>
    </w:rPr>
  </w:style>
  <w:style w:type="paragraph" w:styleId="Revision">
    <w:name w:val="Revision"/>
    <w:hidden/>
    <w:uiPriority w:val="99"/>
    <w:semiHidden/>
    <w:rsid w:val="00601FFA"/>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5ABA"/>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8D5ABA"/>
    <w:rPr>
      <w:color w:val="0000FF"/>
      <w:u w:val="single"/>
    </w:rPr>
  </w:style>
  <w:style w:type="paragraph" w:styleId="NormalWeb">
    <w:name w:val="Normal (Web)"/>
    <w:basedOn w:val="Normal"/>
    <w:uiPriority w:val="99"/>
    <w:rsid w:val="008D5ABA"/>
    <w:pPr>
      <w:spacing w:before="100" w:beforeAutospacing="1" w:after="100" w:afterAutospacing="1"/>
    </w:pPr>
  </w:style>
  <w:style w:type="paragraph" w:styleId="BalloonText">
    <w:name w:val="Balloon Text"/>
    <w:basedOn w:val="Normal"/>
    <w:link w:val="BalloonTextChar"/>
    <w:rsid w:val="008D5ABA"/>
    <w:rPr>
      <w:rFonts w:ascii="Tahoma" w:hAnsi="Tahoma" w:cs="Tahoma"/>
      <w:sz w:val="16"/>
      <w:szCs w:val="16"/>
    </w:rPr>
  </w:style>
  <w:style w:type="character" w:customStyle="1" w:styleId="BalloonTextChar">
    <w:name w:val="Balloon Text Char"/>
    <w:basedOn w:val="DefaultParagraphFont"/>
    <w:link w:val="BalloonText"/>
    <w:rsid w:val="008D5ABA"/>
    <w:rPr>
      <w:rFonts w:ascii="Tahoma" w:eastAsia="Times New Roman" w:hAnsi="Tahoma" w:cs="Tahoma"/>
      <w:sz w:val="16"/>
      <w:szCs w:val="16"/>
      <w:lang w:eastAsia="en-US"/>
    </w:rPr>
  </w:style>
  <w:style w:type="paragraph" w:styleId="BodyText">
    <w:name w:val="Body Text"/>
    <w:basedOn w:val="Normal"/>
    <w:link w:val="BodyTextChar"/>
    <w:autoRedefine/>
    <w:rsid w:val="00EF4111"/>
    <w:pPr>
      <w:autoSpaceDE w:val="0"/>
      <w:autoSpaceDN w:val="0"/>
      <w:adjustRightInd w:val="0"/>
      <w:spacing w:before="120" w:after="240" w:line="312" w:lineRule="auto"/>
    </w:pPr>
  </w:style>
  <w:style w:type="character" w:customStyle="1" w:styleId="BodyTextChar">
    <w:name w:val="Body Text Char"/>
    <w:basedOn w:val="DefaultParagraphFont"/>
    <w:link w:val="BodyText"/>
    <w:rsid w:val="00EF4111"/>
    <w:rPr>
      <w:rFonts w:eastAsia="Times New Roman"/>
      <w:sz w:val="24"/>
      <w:szCs w:val="24"/>
      <w:lang w:eastAsia="en-US"/>
    </w:rPr>
  </w:style>
  <w:style w:type="character" w:styleId="Strong">
    <w:name w:val="Strong"/>
    <w:basedOn w:val="DefaultParagraphFont"/>
    <w:qFormat/>
    <w:rsid w:val="00AF21D5"/>
    <w:rPr>
      <w:b/>
      <w:bCs/>
    </w:rPr>
  </w:style>
  <w:style w:type="paragraph" w:styleId="ListParagraph">
    <w:name w:val="List Paragraph"/>
    <w:basedOn w:val="Normal"/>
    <w:uiPriority w:val="34"/>
    <w:qFormat/>
    <w:rsid w:val="003A4F5C"/>
    <w:pPr>
      <w:ind w:left="720"/>
      <w:contextualSpacing/>
    </w:pPr>
    <w:rPr>
      <w:lang w:eastAsia="zh-CN"/>
    </w:rPr>
  </w:style>
  <w:style w:type="paragraph" w:styleId="Header">
    <w:name w:val="header"/>
    <w:basedOn w:val="Normal"/>
    <w:link w:val="HeaderChar"/>
    <w:rsid w:val="00D73237"/>
    <w:pPr>
      <w:tabs>
        <w:tab w:val="center" w:pos="4320"/>
        <w:tab w:val="right" w:pos="8640"/>
      </w:tabs>
    </w:pPr>
  </w:style>
  <w:style w:type="character" w:customStyle="1" w:styleId="HeaderChar">
    <w:name w:val="Header Char"/>
    <w:basedOn w:val="DefaultParagraphFont"/>
    <w:link w:val="Header"/>
    <w:rsid w:val="00D73237"/>
    <w:rPr>
      <w:rFonts w:eastAsia="Times New Roman"/>
      <w:sz w:val="24"/>
      <w:szCs w:val="24"/>
      <w:lang w:eastAsia="en-US"/>
    </w:rPr>
  </w:style>
  <w:style w:type="paragraph" w:styleId="Footer">
    <w:name w:val="footer"/>
    <w:basedOn w:val="Normal"/>
    <w:link w:val="FooterChar"/>
    <w:uiPriority w:val="99"/>
    <w:rsid w:val="00D73237"/>
    <w:pPr>
      <w:tabs>
        <w:tab w:val="center" w:pos="4320"/>
        <w:tab w:val="right" w:pos="8640"/>
      </w:tabs>
    </w:pPr>
  </w:style>
  <w:style w:type="character" w:customStyle="1" w:styleId="FooterChar">
    <w:name w:val="Footer Char"/>
    <w:basedOn w:val="DefaultParagraphFont"/>
    <w:link w:val="Footer"/>
    <w:uiPriority w:val="99"/>
    <w:rsid w:val="00D73237"/>
    <w:rPr>
      <w:rFonts w:eastAsia="Times New Roman"/>
      <w:sz w:val="24"/>
      <w:szCs w:val="24"/>
      <w:lang w:eastAsia="en-US"/>
    </w:rPr>
  </w:style>
  <w:style w:type="character" w:customStyle="1" w:styleId="jrnl">
    <w:name w:val="jrnl"/>
    <w:basedOn w:val="DefaultParagraphFont"/>
    <w:rsid w:val="00EB1A82"/>
  </w:style>
  <w:style w:type="paragraph" w:styleId="Subtitle">
    <w:name w:val="Subtitle"/>
    <w:basedOn w:val="Normal"/>
    <w:next w:val="Normal"/>
    <w:link w:val="SubtitleChar"/>
    <w:qFormat/>
    <w:rsid w:val="00B5748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B5748D"/>
    <w:rPr>
      <w:rFonts w:asciiTheme="majorHAnsi" w:eastAsiaTheme="majorEastAsia" w:hAnsiTheme="majorHAnsi" w:cstheme="majorBidi"/>
      <w:i/>
      <w:iCs/>
      <w:color w:val="4F81BD" w:themeColor="accent1"/>
      <w:spacing w:val="15"/>
      <w:sz w:val="24"/>
      <w:szCs w:val="24"/>
      <w:lang w:eastAsia="en-US"/>
    </w:rPr>
  </w:style>
  <w:style w:type="character" w:styleId="CommentReference">
    <w:name w:val="annotation reference"/>
    <w:basedOn w:val="DefaultParagraphFont"/>
    <w:rsid w:val="003D5AE6"/>
    <w:rPr>
      <w:sz w:val="16"/>
      <w:szCs w:val="16"/>
    </w:rPr>
  </w:style>
  <w:style w:type="paragraph" w:styleId="CommentText">
    <w:name w:val="annotation text"/>
    <w:basedOn w:val="Normal"/>
    <w:link w:val="CommentTextChar"/>
    <w:rsid w:val="003D5AE6"/>
    <w:rPr>
      <w:sz w:val="20"/>
      <w:szCs w:val="20"/>
    </w:rPr>
  </w:style>
  <w:style w:type="character" w:customStyle="1" w:styleId="CommentTextChar">
    <w:name w:val="Comment Text Char"/>
    <w:basedOn w:val="DefaultParagraphFont"/>
    <w:link w:val="CommentText"/>
    <w:rsid w:val="003D5AE6"/>
    <w:rPr>
      <w:rFonts w:eastAsia="Times New Roman"/>
      <w:lang w:eastAsia="en-US"/>
    </w:rPr>
  </w:style>
  <w:style w:type="paragraph" w:styleId="CommentSubject">
    <w:name w:val="annotation subject"/>
    <w:basedOn w:val="CommentText"/>
    <w:next w:val="CommentText"/>
    <w:link w:val="CommentSubjectChar"/>
    <w:rsid w:val="003D5AE6"/>
    <w:rPr>
      <w:b/>
      <w:bCs/>
    </w:rPr>
  </w:style>
  <w:style w:type="character" w:customStyle="1" w:styleId="CommentSubjectChar">
    <w:name w:val="Comment Subject Char"/>
    <w:basedOn w:val="CommentTextChar"/>
    <w:link w:val="CommentSubject"/>
    <w:rsid w:val="003D5AE6"/>
    <w:rPr>
      <w:rFonts w:eastAsia="Times New Roman"/>
      <w:b/>
      <w:bCs/>
      <w:lang w:eastAsia="en-US"/>
    </w:rPr>
  </w:style>
  <w:style w:type="paragraph" w:styleId="Revision">
    <w:name w:val="Revision"/>
    <w:hidden/>
    <w:uiPriority w:val="99"/>
    <w:semiHidden/>
    <w:rsid w:val="00601FFA"/>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570242">
      <w:bodyDiv w:val="1"/>
      <w:marLeft w:val="0"/>
      <w:marRight w:val="0"/>
      <w:marTop w:val="0"/>
      <w:marBottom w:val="0"/>
      <w:divBdr>
        <w:top w:val="none" w:sz="0" w:space="0" w:color="auto"/>
        <w:left w:val="none" w:sz="0" w:space="0" w:color="auto"/>
        <w:bottom w:val="none" w:sz="0" w:space="0" w:color="auto"/>
        <w:right w:val="none" w:sz="0" w:space="0" w:color="auto"/>
      </w:divBdr>
      <w:divsChild>
        <w:div w:id="7029767">
          <w:marLeft w:val="547"/>
          <w:marRight w:val="0"/>
          <w:marTop w:val="77"/>
          <w:marBottom w:val="0"/>
          <w:divBdr>
            <w:top w:val="none" w:sz="0" w:space="0" w:color="auto"/>
            <w:left w:val="none" w:sz="0" w:space="0" w:color="auto"/>
            <w:bottom w:val="none" w:sz="0" w:space="0" w:color="auto"/>
            <w:right w:val="none" w:sz="0" w:space="0" w:color="auto"/>
          </w:divBdr>
        </w:div>
        <w:div w:id="1474759344">
          <w:marLeft w:val="547"/>
          <w:marRight w:val="0"/>
          <w:marTop w:val="77"/>
          <w:marBottom w:val="0"/>
          <w:divBdr>
            <w:top w:val="none" w:sz="0" w:space="0" w:color="auto"/>
            <w:left w:val="none" w:sz="0" w:space="0" w:color="auto"/>
            <w:bottom w:val="none" w:sz="0" w:space="0" w:color="auto"/>
            <w:right w:val="none" w:sz="0" w:space="0" w:color="auto"/>
          </w:divBdr>
        </w:div>
      </w:divsChild>
    </w:div>
    <w:div w:id="137964418">
      <w:bodyDiv w:val="1"/>
      <w:marLeft w:val="0"/>
      <w:marRight w:val="0"/>
      <w:marTop w:val="0"/>
      <w:marBottom w:val="0"/>
      <w:divBdr>
        <w:top w:val="none" w:sz="0" w:space="0" w:color="auto"/>
        <w:left w:val="none" w:sz="0" w:space="0" w:color="auto"/>
        <w:bottom w:val="none" w:sz="0" w:space="0" w:color="auto"/>
        <w:right w:val="none" w:sz="0" w:space="0" w:color="auto"/>
      </w:divBdr>
    </w:div>
    <w:div w:id="149180983">
      <w:bodyDiv w:val="1"/>
      <w:marLeft w:val="0"/>
      <w:marRight w:val="0"/>
      <w:marTop w:val="0"/>
      <w:marBottom w:val="0"/>
      <w:divBdr>
        <w:top w:val="none" w:sz="0" w:space="0" w:color="auto"/>
        <w:left w:val="none" w:sz="0" w:space="0" w:color="auto"/>
        <w:bottom w:val="none" w:sz="0" w:space="0" w:color="auto"/>
        <w:right w:val="none" w:sz="0" w:space="0" w:color="auto"/>
      </w:divBdr>
    </w:div>
    <w:div w:id="192348594">
      <w:bodyDiv w:val="1"/>
      <w:marLeft w:val="0"/>
      <w:marRight w:val="0"/>
      <w:marTop w:val="0"/>
      <w:marBottom w:val="0"/>
      <w:divBdr>
        <w:top w:val="none" w:sz="0" w:space="0" w:color="auto"/>
        <w:left w:val="none" w:sz="0" w:space="0" w:color="auto"/>
        <w:bottom w:val="none" w:sz="0" w:space="0" w:color="auto"/>
        <w:right w:val="none" w:sz="0" w:space="0" w:color="auto"/>
      </w:divBdr>
    </w:div>
    <w:div w:id="253100663">
      <w:bodyDiv w:val="1"/>
      <w:marLeft w:val="0"/>
      <w:marRight w:val="0"/>
      <w:marTop w:val="0"/>
      <w:marBottom w:val="0"/>
      <w:divBdr>
        <w:top w:val="none" w:sz="0" w:space="0" w:color="auto"/>
        <w:left w:val="none" w:sz="0" w:space="0" w:color="auto"/>
        <w:bottom w:val="none" w:sz="0" w:space="0" w:color="auto"/>
        <w:right w:val="none" w:sz="0" w:space="0" w:color="auto"/>
      </w:divBdr>
    </w:div>
    <w:div w:id="262422821">
      <w:bodyDiv w:val="1"/>
      <w:marLeft w:val="0"/>
      <w:marRight w:val="0"/>
      <w:marTop w:val="0"/>
      <w:marBottom w:val="0"/>
      <w:divBdr>
        <w:top w:val="none" w:sz="0" w:space="0" w:color="auto"/>
        <w:left w:val="none" w:sz="0" w:space="0" w:color="auto"/>
        <w:bottom w:val="none" w:sz="0" w:space="0" w:color="auto"/>
        <w:right w:val="none" w:sz="0" w:space="0" w:color="auto"/>
      </w:divBdr>
      <w:divsChild>
        <w:div w:id="601182497">
          <w:marLeft w:val="0"/>
          <w:marRight w:val="0"/>
          <w:marTop w:val="0"/>
          <w:marBottom w:val="0"/>
          <w:divBdr>
            <w:top w:val="none" w:sz="0" w:space="0" w:color="auto"/>
            <w:left w:val="none" w:sz="0" w:space="0" w:color="auto"/>
            <w:bottom w:val="none" w:sz="0" w:space="0" w:color="auto"/>
            <w:right w:val="none" w:sz="0" w:space="0" w:color="auto"/>
          </w:divBdr>
          <w:divsChild>
            <w:div w:id="721250813">
              <w:marLeft w:val="0"/>
              <w:marRight w:val="0"/>
              <w:marTop w:val="0"/>
              <w:marBottom w:val="0"/>
              <w:divBdr>
                <w:top w:val="none" w:sz="0" w:space="0" w:color="auto"/>
                <w:left w:val="none" w:sz="0" w:space="0" w:color="auto"/>
                <w:bottom w:val="none" w:sz="0" w:space="0" w:color="auto"/>
                <w:right w:val="none" w:sz="0" w:space="0" w:color="auto"/>
              </w:divBdr>
              <w:divsChild>
                <w:div w:id="84618681">
                  <w:marLeft w:val="0"/>
                  <w:marRight w:val="0"/>
                  <w:marTop w:val="100"/>
                  <w:marBottom w:val="100"/>
                  <w:divBdr>
                    <w:top w:val="none" w:sz="0" w:space="0" w:color="auto"/>
                    <w:left w:val="none" w:sz="0" w:space="0" w:color="auto"/>
                    <w:bottom w:val="none" w:sz="0" w:space="0" w:color="auto"/>
                    <w:right w:val="none" w:sz="0" w:space="0" w:color="auto"/>
                  </w:divBdr>
                  <w:divsChild>
                    <w:div w:id="4634615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270279758">
      <w:bodyDiv w:val="1"/>
      <w:marLeft w:val="0"/>
      <w:marRight w:val="0"/>
      <w:marTop w:val="0"/>
      <w:marBottom w:val="0"/>
      <w:divBdr>
        <w:top w:val="none" w:sz="0" w:space="0" w:color="auto"/>
        <w:left w:val="none" w:sz="0" w:space="0" w:color="auto"/>
        <w:bottom w:val="none" w:sz="0" w:space="0" w:color="auto"/>
        <w:right w:val="none" w:sz="0" w:space="0" w:color="auto"/>
      </w:divBdr>
      <w:divsChild>
        <w:div w:id="1398821984">
          <w:marLeft w:val="0"/>
          <w:marRight w:val="0"/>
          <w:marTop w:val="136"/>
          <w:marBottom w:val="0"/>
          <w:divBdr>
            <w:top w:val="none" w:sz="0" w:space="0" w:color="auto"/>
            <w:left w:val="none" w:sz="0" w:space="0" w:color="auto"/>
            <w:bottom w:val="none" w:sz="0" w:space="0" w:color="auto"/>
            <w:right w:val="none" w:sz="0" w:space="0" w:color="auto"/>
          </w:divBdr>
          <w:divsChild>
            <w:div w:id="1559972995">
              <w:marLeft w:val="0"/>
              <w:marRight w:val="0"/>
              <w:marTop w:val="0"/>
              <w:marBottom w:val="0"/>
              <w:divBdr>
                <w:top w:val="none" w:sz="0" w:space="0" w:color="auto"/>
                <w:left w:val="none" w:sz="0" w:space="0" w:color="auto"/>
                <w:bottom w:val="none" w:sz="0" w:space="0" w:color="auto"/>
                <w:right w:val="none" w:sz="0" w:space="0" w:color="auto"/>
              </w:divBdr>
              <w:divsChild>
                <w:div w:id="636380456">
                  <w:marLeft w:val="0"/>
                  <w:marRight w:val="0"/>
                  <w:marTop w:val="0"/>
                  <w:marBottom w:val="0"/>
                  <w:divBdr>
                    <w:top w:val="none" w:sz="0" w:space="0" w:color="auto"/>
                    <w:left w:val="none" w:sz="0" w:space="0" w:color="auto"/>
                    <w:bottom w:val="none" w:sz="0" w:space="0" w:color="auto"/>
                    <w:right w:val="none" w:sz="0" w:space="0" w:color="auto"/>
                  </w:divBdr>
                  <w:divsChild>
                    <w:div w:id="1488206169">
                      <w:marLeft w:val="0"/>
                      <w:marRight w:val="0"/>
                      <w:marTop w:val="168"/>
                      <w:marBottom w:val="0"/>
                      <w:divBdr>
                        <w:top w:val="none" w:sz="0" w:space="0" w:color="auto"/>
                        <w:left w:val="none" w:sz="0" w:space="0" w:color="auto"/>
                        <w:bottom w:val="none" w:sz="0" w:space="0" w:color="auto"/>
                        <w:right w:val="none" w:sz="0" w:space="0" w:color="auto"/>
                      </w:divBdr>
                      <w:divsChild>
                        <w:div w:id="194997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3894694">
      <w:bodyDiv w:val="1"/>
      <w:marLeft w:val="0"/>
      <w:marRight w:val="0"/>
      <w:marTop w:val="0"/>
      <w:marBottom w:val="0"/>
      <w:divBdr>
        <w:top w:val="none" w:sz="0" w:space="0" w:color="auto"/>
        <w:left w:val="none" w:sz="0" w:space="0" w:color="auto"/>
        <w:bottom w:val="none" w:sz="0" w:space="0" w:color="auto"/>
        <w:right w:val="none" w:sz="0" w:space="0" w:color="auto"/>
      </w:divBdr>
      <w:divsChild>
        <w:div w:id="1120952871">
          <w:marLeft w:val="0"/>
          <w:marRight w:val="0"/>
          <w:marTop w:val="150"/>
          <w:marBottom w:val="0"/>
          <w:divBdr>
            <w:top w:val="none" w:sz="0" w:space="0" w:color="auto"/>
            <w:left w:val="none" w:sz="0" w:space="0" w:color="auto"/>
            <w:bottom w:val="none" w:sz="0" w:space="0" w:color="auto"/>
            <w:right w:val="none" w:sz="0" w:space="0" w:color="auto"/>
          </w:divBdr>
          <w:divsChild>
            <w:div w:id="227964471">
              <w:marLeft w:val="0"/>
              <w:marRight w:val="0"/>
              <w:marTop w:val="0"/>
              <w:marBottom w:val="0"/>
              <w:divBdr>
                <w:top w:val="none" w:sz="0" w:space="0" w:color="auto"/>
                <w:left w:val="none" w:sz="0" w:space="0" w:color="auto"/>
                <w:bottom w:val="none" w:sz="0" w:space="0" w:color="auto"/>
                <w:right w:val="none" w:sz="0" w:space="0" w:color="auto"/>
              </w:divBdr>
              <w:divsChild>
                <w:div w:id="91601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32882">
      <w:bodyDiv w:val="1"/>
      <w:marLeft w:val="0"/>
      <w:marRight w:val="0"/>
      <w:marTop w:val="0"/>
      <w:marBottom w:val="0"/>
      <w:divBdr>
        <w:top w:val="none" w:sz="0" w:space="0" w:color="auto"/>
        <w:left w:val="none" w:sz="0" w:space="0" w:color="auto"/>
        <w:bottom w:val="none" w:sz="0" w:space="0" w:color="auto"/>
        <w:right w:val="none" w:sz="0" w:space="0" w:color="auto"/>
      </w:divBdr>
      <w:divsChild>
        <w:div w:id="510488905">
          <w:marLeft w:val="1"/>
          <w:marRight w:val="1"/>
          <w:marTop w:val="0"/>
          <w:marBottom w:val="0"/>
          <w:divBdr>
            <w:top w:val="single" w:sz="4" w:space="0" w:color="E7E7E7"/>
            <w:left w:val="single" w:sz="4" w:space="0" w:color="E7E7E7"/>
            <w:bottom w:val="single" w:sz="4" w:space="0" w:color="E7E7E7"/>
            <w:right w:val="single" w:sz="4" w:space="0" w:color="E7E7E7"/>
          </w:divBdr>
          <w:divsChild>
            <w:div w:id="1491484157">
              <w:marLeft w:val="0"/>
              <w:marRight w:val="0"/>
              <w:marTop w:val="240"/>
              <w:marBottom w:val="240"/>
              <w:divBdr>
                <w:top w:val="none" w:sz="0" w:space="0" w:color="auto"/>
                <w:left w:val="none" w:sz="0" w:space="0" w:color="auto"/>
                <w:bottom w:val="none" w:sz="0" w:space="0" w:color="auto"/>
                <w:right w:val="none" w:sz="0" w:space="0" w:color="auto"/>
              </w:divBdr>
              <w:divsChild>
                <w:div w:id="51800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237140">
      <w:bodyDiv w:val="1"/>
      <w:marLeft w:val="0"/>
      <w:marRight w:val="0"/>
      <w:marTop w:val="0"/>
      <w:marBottom w:val="0"/>
      <w:divBdr>
        <w:top w:val="none" w:sz="0" w:space="0" w:color="auto"/>
        <w:left w:val="none" w:sz="0" w:space="0" w:color="auto"/>
        <w:bottom w:val="none" w:sz="0" w:space="0" w:color="auto"/>
        <w:right w:val="none" w:sz="0" w:space="0" w:color="auto"/>
      </w:divBdr>
    </w:div>
    <w:div w:id="416287688">
      <w:bodyDiv w:val="1"/>
      <w:marLeft w:val="0"/>
      <w:marRight w:val="0"/>
      <w:marTop w:val="0"/>
      <w:marBottom w:val="0"/>
      <w:divBdr>
        <w:top w:val="none" w:sz="0" w:space="0" w:color="auto"/>
        <w:left w:val="none" w:sz="0" w:space="0" w:color="auto"/>
        <w:bottom w:val="none" w:sz="0" w:space="0" w:color="auto"/>
        <w:right w:val="none" w:sz="0" w:space="0" w:color="auto"/>
      </w:divBdr>
      <w:divsChild>
        <w:div w:id="139151156">
          <w:marLeft w:val="893"/>
          <w:marRight w:val="0"/>
          <w:marTop w:val="96"/>
          <w:marBottom w:val="0"/>
          <w:divBdr>
            <w:top w:val="none" w:sz="0" w:space="0" w:color="auto"/>
            <w:left w:val="none" w:sz="0" w:space="0" w:color="auto"/>
            <w:bottom w:val="none" w:sz="0" w:space="0" w:color="auto"/>
            <w:right w:val="none" w:sz="0" w:space="0" w:color="auto"/>
          </w:divBdr>
        </w:div>
        <w:div w:id="173226302">
          <w:marLeft w:val="893"/>
          <w:marRight w:val="0"/>
          <w:marTop w:val="96"/>
          <w:marBottom w:val="0"/>
          <w:divBdr>
            <w:top w:val="none" w:sz="0" w:space="0" w:color="auto"/>
            <w:left w:val="none" w:sz="0" w:space="0" w:color="auto"/>
            <w:bottom w:val="none" w:sz="0" w:space="0" w:color="auto"/>
            <w:right w:val="none" w:sz="0" w:space="0" w:color="auto"/>
          </w:divBdr>
        </w:div>
        <w:div w:id="246229084">
          <w:marLeft w:val="893"/>
          <w:marRight w:val="0"/>
          <w:marTop w:val="96"/>
          <w:marBottom w:val="0"/>
          <w:divBdr>
            <w:top w:val="none" w:sz="0" w:space="0" w:color="auto"/>
            <w:left w:val="none" w:sz="0" w:space="0" w:color="auto"/>
            <w:bottom w:val="none" w:sz="0" w:space="0" w:color="auto"/>
            <w:right w:val="none" w:sz="0" w:space="0" w:color="auto"/>
          </w:divBdr>
        </w:div>
        <w:div w:id="450977527">
          <w:marLeft w:val="893"/>
          <w:marRight w:val="0"/>
          <w:marTop w:val="96"/>
          <w:marBottom w:val="0"/>
          <w:divBdr>
            <w:top w:val="none" w:sz="0" w:space="0" w:color="auto"/>
            <w:left w:val="none" w:sz="0" w:space="0" w:color="auto"/>
            <w:bottom w:val="none" w:sz="0" w:space="0" w:color="auto"/>
            <w:right w:val="none" w:sz="0" w:space="0" w:color="auto"/>
          </w:divBdr>
        </w:div>
        <w:div w:id="582229403">
          <w:marLeft w:val="893"/>
          <w:marRight w:val="0"/>
          <w:marTop w:val="96"/>
          <w:marBottom w:val="0"/>
          <w:divBdr>
            <w:top w:val="none" w:sz="0" w:space="0" w:color="auto"/>
            <w:left w:val="none" w:sz="0" w:space="0" w:color="auto"/>
            <w:bottom w:val="none" w:sz="0" w:space="0" w:color="auto"/>
            <w:right w:val="none" w:sz="0" w:space="0" w:color="auto"/>
          </w:divBdr>
        </w:div>
        <w:div w:id="801310652">
          <w:marLeft w:val="1440"/>
          <w:marRight w:val="0"/>
          <w:marTop w:val="77"/>
          <w:marBottom w:val="0"/>
          <w:divBdr>
            <w:top w:val="none" w:sz="0" w:space="0" w:color="auto"/>
            <w:left w:val="none" w:sz="0" w:space="0" w:color="auto"/>
            <w:bottom w:val="none" w:sz="0" w:space="0" w:color="auto"/>
            <w:right w:val="none" w:sz="0" w:space="0" w:color="auto"/>
          </w:divBdr>
        </w:div>
        <w:div w:id="1130828545">
          <w:marLeft w:val="893"/>
          <w:marRight w:val="0"/>
          <w:marTop w:val="96"/>
          <w:marBottom w:val="0"/>
          <w:divBdr>
            <w:top w:val="none" w:sz="0" w:space="0" w:color="auto"/>
            <w:left w:val="none" w:sz="0" w:space="0" w:color="auto"/>
            <w:bottom w:val="none" w:sz="0" w:space="0" w:color="auto"/>
            <w:right w:val="none" w:sz="0" w:space="0" w:color="auto"/>
          </w:divBdr>
        </w:div>
        <w:div w:id="1150513357">
          <w:marLeft w:val="1440"/>
          <w:marRight w:val="0"/>
          <w:marTop w:val="77"/>
          <w:marBottom w:val="0"/>
          <w:divBdr>
            <w:top w:val="none" w:sz="0" w:space="0" w:color="auto"/>
            <w:left w:val="none" w:sz="0" w:space="0" w:color="auto"/>
            <w:bottom w:val="none" w:sz="0" w:space="0" w:color="auto"/>
            <w:right w:val="none" w:sz="0" w:space="0" w:color="auto"/>
          </w:divBdr>
        </w:div>
        <w:div w:id="1180268603">
          <w:marLeft w:val="893"/>
          <w:marRight w:val="0"/>
          <w:marTop w:val="96"/>
          <w:marBottom w:val="0"/>
          <w:divBdr>
            <w:top w:val="none" w:sz="0" w:space="0" w:color="auto"/>
            <w:left w:val="none" w:sz="0" w:space="0" w:color="auto"/>
            <w:bottom w:val="none" w:sz="0" w:space="0" w:color="auto"/>
            <w:right w:val="none" w:sz="0" w:space="0" w:color="auto"/>
          </w:divBdr>
        </w:div>
        <w:div w:id="1227572667">
          <w:marLeft w:val="1440"/>
          <w:marRight w:val="0"/>
          <w:marTop w:val="77"/>
          <w:marBottom w:val="0"/>
          <w:divBdr>
            <w:top w:val="none" w:sz="0" w:space="0" w:color="auto"/>
            <w:left w:val="none" w:sz="0" w:space="0" w:color="auto"/>
            <w:bottom w:val="none" w:sz="0" w:space="0" w:color="auto"/>
            <w:right w:val="none" w:sz="0" w:space="0" w:color="auto"/>
          </w:divBdr>
        </w:div>
        <w:div w:id="1466972297">
          <w:marLeft w:val="893"/>
          <w:marRight w:val="0"/>
          <w:marTop w:val="96"/>
          <w:marBottom w:val="0"/>
          <w:divBdr>
            <w:top w:val="none" w:sz="0" w:space="0" w:color="auto"/>
            <w:left w:val="none" w:sz="0" w:space="0" w:color="auto"/>
            <w:bottom w:val="none" w:sz="0" w:space="0" w:color="auto"/>
            <w:right w:val="none" w:sz="0" w:space="0" w:color="auto"/>
          </w:divBdr>
        </w:div>
        <w:div w:id="1852723818">
          <w:marLeft w:val="893"/>
          <w:marRight w:val="0"/>
          <w:marTop w:val="96"/>
          <w:marBottom w:val="0"/>
          <w:divBdr>
            <w:top w:val="none" w:sz="0" w:space="0" w:color="auto"/>
            <w:left w:val="none" w:sz="0" w:space="0" w:color="auto"/>
            <w:bottom w:val="none" w:sz="0" w:space="0" w:color="auto"/>
            <w:right w:val="none" w:sz="0" w:space="0" w:color="auto"/>
          </w:divBdr>
        </w:div>
      </w:divsChild>
    </w:div>
    <w:div w:id="421997883">
      <w:bodyDiv w:val="1"/>
      <w:marLeft w:val="0"/>
      <w:marRight w:val="0"/>
      <w:marTop w:val="0"/>
      <w:marBottom w:val="0"/>
      <w:divBdr>
        <w:top w:val="none" w:sz="0" w:space="0" w:color="auto"/>
        <w:left w:val="none" w:sz="0" w:space="0" w:color="auto"/>
        <w:bottom w:val="none" w:sz="0" w:space="0" w:color="auto"/>
        <w:right w:val="none" w:sz="0" w:space="0" w:color="auto"/>
      </w:divBdr>
      <w:divsChild>
        <w:div w:id="1262764341">
          <w:marLeft w:val="0"/>
          <w:marRight w:val="0"/>
          <w:marTop w:val="136"/>
          <w:marBottom w:val="0"/>
          <w:divBdr>
            <w:top w:val="none" w:sz="0" w:space="0" w:color="auto"/>
            <w:left w:val="none" w:sz="0" w:space="0" w:color="auto"/>
            <w:bottom w:val="none" w:sz="0" w:space="0" w:color="auto"/>
            <w:right w:val="none" w:sz="0" w:space="0" w:color="auto"/>
          </w:divBdr>
          <w:divsChild>
            <w:div w:id="765882581">
              <w:marLeft w:val="0"/>
              <w:marRight w:val="0"/>
              <w:marTop w:val="0"/>
              <w:marBottom w:val="0"/>
              <w:divBdr>
                <w:top w:val="none" w:sz="0" w:space="0" w:color="auto"/>
                <w:left w:val="none" w:sz="0" w:space="0" w:color="auto"/>
                <w:bottom w:val="none" w:sz="0" w:space="0" w:color="auto"/>
                <w:right w:val="none" w:sz="0" w:space="0" w:color="auto"/>
              </w:divBdr>
              <w:divsChild>
                <w:div w:id="579414864">
                  <w:marLeft w:val="0"/>
                  <w:marRight w:val="0"/>
                  <w:marTop w:val="0"/>
                  <w:marBottom w:val="0"/>
                  <w:divBdr>
                    <w:top w:val="none" w:sz="0" w:space="0" w:color="auto"/>
                    <w:left w:val="none" w:sz="0" w:space="0" w:color="auto"/>
                    <w:bottom w:val="none" w:sz="0" w:space="0" w:color="auto"/>
                    <w:right w:val="none" w:sz="0" w:space="0" w:color="auto"/>
                  </w:divBdr>
                  <w:divsChild>
                    <w:div w:id="725840518">
                      <w:marLeft w:val="0"/>
                      <w:marRight w:val="0"/>
                      <w:marTop w:val="168"/>
                      <w:marBottom w:val="0"/>
                      <w:divBdr>
                        <w:top w:val="none" w:sz="0" w:space="0" w:color="auto"/>
                        <w:left w:val="none" w:sz="0" w:space="0" w:color="auto"/>
                        <w:bottom w:val="none" w:sz="0" w:space="0" w:color="auto"/>
                        <w:right w:val="none" w:sz="0" w:space="0" w:color="auto"/>
                      </w:divBdr>
                      <w:divsChild>
                        <w:div w:id="96701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807410">
      <w:bodyDiv w:val="1"/>
      <w:marLeft w:val="0"/>
      <w:marRight w:val="0"/>
      <w:marTop w:val="0"/>
      <w:marBottom w:val="0"/>
      <w:divBdr>
        <w:top w:val="none" w:sz="0" w:space="0" w:color="auto"/>
        <w:left w:val="none" w:sz="0" w:space="0" w:color="auto"/>
        <w:bottom w:val="none" w:sz="0" w:space="0" w:color="auto"/>
        <w:right w:val="none" w:sz="0" w:space="0" w:color="auto"/>
      </w:divBdr>
      <w:divsChild>
        <w:div w:id="1641764614">
          <w:marLeft w:val="547"/>
          <w:marRight w:val="0"/>
          <w:marTop w:val="77"/>
          <w:marBottom w:val="0"/>
          <w:divBdr>
            <w:top w:val="none" w:sz="0" w:space="0" w:color="auto"/>
            <w:left w:val="none" w:sz="0" w:space="0" w:color="auto"/>
            <w:bottom w:val="none" w:sz="0" w:space="0" w:color="auto"/>
            <w:right w:val="none" w:sz="0" w:space="0" w:color="auto"/>
          </w:divBdr>
        </w:div>
        <w:div w:id="1691681656">
          <w:marLeft w:val="547"/>
          <w:marRight w:val="0"/>
          <w:marTop w:val="77"/>
          <w:marBottom w:val="0"/>
          <w:divBdr>
            <w:top w:val="none" w:sz="0" w:space="0" w:color="auto"/>
            <w:left w:val="none" w:sz="0" w:space="0" w:color="auto"/>
            <w:bottom w:val="none" w:sz="0" w:space="0" w:color="auto"/>
            <w:right w:val="none" w:sz="0" w:space="0" w:color="auto"/>
          </w:divBdr>
        </w:div>
      </w:divsChild>
    </w:div>
    <w:div w:id="490680597">
      <w:bodyDiv w:val="1"/>
      <w:marLeft w:val="0"/>
      <w:marRight w:val="0"/>
      <w:marTop w:val="0"/>
      <w:marBottom w:val="0"/>
      <w:divBdr>
        <w:top w:val="none" w:sz="0" w:space="0" w:color="auto"/>
        <w:left w:val="none" w:sz="0" w:space="0" w:color="auto"/>
        <w:bottom w:val="none" w:sz="0" w:space="0" w:color="auto"/>
        <w:right w:val="none" w:sz="0" w:space="0" w:color="auto"/>
      </w:divBdr>
      <w:divsChild>
        <w:div w:id="130906817">
          <w:marLeft w:val="893"/>
          <w:marRight w:val="0"/>
          <w:marTop w:val="96"/>
          <w:marBottom w:val="0"/>
          <w:divBdr>
            <w:top w:val="none" w:sz="0" w:space="0" w:color="auto"/>
            <w:left w:val="none" w:sz="0" w:space="0" w:color="auto"/>
            <w:bottom w:val="none" w:sz="0" w:space="0" w:color="auto"/>
            <w:right w:val="none" w:sz="0" w:space="0" w:color="auto"/>
          </w:divBdr>
        </w:div>
        <w:div w:id="178813222">
          <w:marLeft w:val="893"/>
          <w:marRight w:val="0"/>
          <w:marTop w:val="96"/>
          <w:marBottom w:val="0"/>
          <w:divBdr>
            <w:top w:val="none" w:sz="0" w:space="0" w:color="auto"/>
            <w:left w:val="none" w:sz="0" w:space="0" w:color="auto"/>
            <w:bottom w:val="none" w:sz="0" w:space="0" w:color="auto"/>
            <w:right w:val="none" w:sz="0" w:space="0" w:color="auto"/>
          </w:divBdr>
        </w:div>
        <w:div w:id="280693564">
          <w:marLeft w:val="893"/>
          <w:marRight w:val="0"/>
          <w:marTop w:val="96"/>
          <w:marBottom w:val="0"/>
          <w:divBdr>
            <w:top w:val="none" w:sz="0" w:space="0" w:color="auto"/>
            <w:left w:val="none" w:sz="0" w:space="0" w:color="auto"/>
            <w:bottom w:val="none" w:sz="0" w:space="0" w:color="auto"/>
            <w:right w:val="none" w:sz="0" w:space="0" w:color="auto"/>
          </w:divBdr>
        </w:div>
        <w:div w:id="889808400">
          <w:marLeft w:val="893"/>
          <w:marRight w:val="0"/>
          <w:marTop w:val="96"/>
          <w:marBottom w:val="0"/>
          <w:divBdr>
            <w:top w:val="none" w:sz="0" w:space="0" w:color="auto"/>
            <w:left w:val="none" w:sz="0" w:space="0" w:color="auto"/>
            <w:bottom w:val="none" w:sz="0" w:space="0" w:color="auto"/>
            <w:right w:val="none" w:sz="0" w:space="0" w:color="auto"/>
          </w:divBdr>
        </w:div>
        <w:div w:id="977762875">
          <w:marLeft w:val="893"/>
          <w:marRight w:val="0"/>
          <w:marTop w:val="96"/>
          <w:marBottom w:val="0"/>
          <w:divBdr>
            <w:top w:val="none" w:sz="0" w:space="0" w:color="auto"/>
            <w:left w:val="none" w:sz="0" w:space="0" w:color="auto"/>
            <w:bottom w:val="none" w:sz="0" w:space="0" w:color="auto"/>
            <w:right w:val="none" w:sz="0" w:space="0" w:color="auto"/>
          </w:divBdr>
        </w:div>
        <w:div w:id="1257597714">
          <w:marLeft w:val="1613"/>
          <w:marRight w:val="0"/>
          <w:marTop w:val="96"/>
          <w:marBottom w:val="0"/>
          <w:divBdr>
            <w:top w:val="none" w:sz="0" w:space="0" w:color="auto"/>
            <w:left w:val="none" w:sz="0" w:space="0" w:color="auto"/>
            <w:bottom w:val="none" w:sz="0" w:space="0" w:color="auto"/>
            <w:right w:val="none" w:sz="0" w:space="0" w:color="auto"/>
          </w:divBdr>
        </w:div>
        <w:div w:id="1463501115">
          <w:marLeft w:val="893"/>
          <w:marRight w:val="0"/>
          <w:marTop w:val="96"/>
          <w:marBottom w:val="0"/>
          <w:divBdr>
            <w:top w:val="none" w:sz="0" w:space="0" w:color="auto"/>
            <w:left w:val="none" w:sz="0" w:space="0" w:color="auto"/>
            <w:bottom w:val="none" w:sz="0" w:space="0" w:color="auto"/>
            <w:right w:val="none" w:sz="0" w:space="0" w:color="auto"/>
          </w:divBdr>
        </w:div>
        <w:div w:id="1504586163">
          <w:marLeft w:val="893"/>
          <w:marRight w:val="0"/>
          <w:marTop w:val="96"/>
          <w:marBottom w:val="0"/>
          <w:divBdr>
            <w:top w:val="none" w:sz="0" w:space="0" w:color="auto"/>
            <w:left w:val="none" w:sz="0" w:space="0" w:color="auto"/>
            <w:bottom w:val="none" w:sz="0" w:space="0" w:color="auto"/>
            <w:right w:val="none" w:sz="0" w:space="0" w:color="auto"/>
          </w:divBdr>
        </w:div>
        <w:div w:id="2004501503">
          <w:marLeft w:val="893"/>
          <w:marRight w:val="0"/>
          <w:marTop w:val="96"/>
          <w:marBottom w:val="0"/>
          <w:divBdr>
            <w:top w:val="none" w:sz="0" w:space="0" w:color="auto"/>
            <w:left w:val="none" w:sz="0" w:space="0" w:color="auto"/>
            <w:bottom w:val="none" w:sz="0" w:space="0" w:color="auto"/>
            <w:right w:val="none" w:sz="0" w:space="0" w:color="auto"/>
          </w:divBdr>
        </w:div>
      </w:divsChild>
    </w:div>
    <w:div w:id="568657674">
      <w:bodyDiv w:val="1"/>
      <w:marLeft w:val="0"/>
      <w:marRight w:val="0"/>
      <w:marTop w:val="0"/>
      <w:marBottom w:val="0"/>
      <w:divBdr>
        <w:top w:val="none" w:sz="0" w:space="0" w:color="auto"/>
        <w:left w:val="none" w:sz="0" w:space="0" w:color="auto"/>
        <w:bottom w:val="none" w:sz="0" w:space="0" w:color="auto"/>
        <w:right w:val="none" w:sz="0" w:space="0" w:color="auto"/>
      </w:divBdr>
    </w:div>
    <w:div w:id="605619651">
      <w:bodyDiv w:val="1"/>
      <w:marLeft w:val="0"/>
      <w:marRight w:val="0"/>
      <w:marTop w:val="0"/>
      <w:marBottom w:val="0"/>
      <w:divBdr>
        <w:top w:val="none" w:sz="0" w:space="0" w:color="auto"/>
        <w:left w:val="none" w:sz="0" w:space="0" w:color="auto"/>
        <w:bottom w:val="none" w:sz="0" w:space="0" w:color="auto"/>
        <w:right w:val="none" w:sz="0" w:space="0" w:color="auto"/>
      </w:divBdr>
      <w:divsChild>
        <w:div w:id="73556938">
          <w:marLeft w:val="950"/>
          <w:marRight w:val="0"/>
          <w:marTop w:val="0"/>
          <w:marBottom w:val="216"/>
          <w:divBdr>
            <w:top w:val="none" w:sz="0" w:space="0" w:color="auto"/>
            <w:left w:val="none" w:sz="0" w:space="0" w:color="auto"/>
            <w:bottom w:val="none" w:sz="0" w:space="0" w:color="auto"/>
            <w:right w:val="none" w:sz="0" w:space="0" w:color="auto"/>
          </w:divBdr>
        </w:div>
        <w:div w:id="371345379">
          <w:marLeft w:val="1411"/>
          <w:marRight w:val="0"/>
          <w:marTop w:val="0"/>
          <w:marBottom w:val="216"/>
          <w:divBdr>
            <w:top w:val="none" w:sz="0" w:space="0" w:color="auto"/>
            <w:left w:val="none" w:sz="0" w:space="0" w:color="auto"/>
            <w:bottom w:val="none" w:sz="0" w:space="0" w:color="auto"/>
            <w:right w:val="none" w:sz="0" w:space="0" w:color="auto"/>
          </w:divBdr>
        </w:div>
        <w:div w:id="757408683">
          <w:marLeft w:val="1411"/>
          <w:marRight w:val="0"/>
          <w:marTop w:val="0"/>
          <w:marBottom w:val="216"/>
          <w:divBdr>
            <w:top w:val="none" w:sz="0" w:space="0" w:color="auto"/>
            <w:left w:val="none" w:sz="0" w:space="0" w:color="auto"/>
            <w:bottom w:val="none" w:sz="0" w:space="0" w:color="auto"/>
            <w:right w:val="none" w:sz="0" w:space="0" w:color="auto"/>
          </w:divBdr>
        </w:div>
        <w:div w:id="920405843">
          <w:marLeft w:val="950"/>
          <w:marRight w:val="0"/>
          <w:marTop w:val="0"/>
          <w:marBottom w:val="216"/>
          <w:divBdr>
            <w:top w:val="none" w:sz="0" w:space="0" w:color="auto"/>
            <w:left w:val="none" w:sz="0" w:space="0" w:color="auto"/>
            <w:bottom w:val="none" w:sz="0" w:space="0" w:color="auto"/>
            <w:right w:val="none" w:sz="0" w:space="0" w:color="auto"/>
          </w:divBdr>
        </w:div>
        <w:div w:id="1060665581">
          <w:marLeft w:val="1411"/>
          <w:marRight w:val="0"/>
          <w:marTop w:val="0"/>
          <w:marBottom w:val="216"/>
          <w:divBdr>
            <w:top w:val="none" w:sz="0" w:space="0" w:color="auto"/>
            <w:left w:val="none" w:sz="0" w:space="0" w:color="auto"/>
            <w:bottom w:val="none" w:sz="0" w:space="0" w:color="auto"/>
            <w:right w:val="none" w:sz="0" w:space="0" w:color="auto"/>
          </w:divBdr>
        </w:div>
        <w:div w:id="1087312018">
          <w:marLeft w:val="950"/>
          <w:marRight w:val="0"/>
          <w:marTop w:val="0"/>
          <w:marBottom w:val="216"/>
          <w:divBdr>
            <w:top w:val="none" w:sz="0" w:space="0" w:color="auto"/>
            <w:left w:val="none" w:sz="0" w:space="0" w:color="auto"/>
            <w:bottom w:val="none" w:sz="0" w:space="0" w:color="auto"/>
            <w:right w:val="none" w:sz="0" w:space="0" w:color="auto"/>
          </w:divBdr>
        </w:div>
        <w:div w:id="1149900961">
          <w:marLeft w:val="950"/>
          <w:marRight w:val="0"/>
          <w:marTop w:val="0"/>
          <w:marBottom w:val="216"/>
          <w:divBdr>
            <w:top w:val="none" w:sz="0" w:space="0" w:color="auto"/>
            <w:left w:val="none" w:sz="0" w:space="0" w:color="auto"/>
            <w:bottom w:val="none" w:sz="0" w:space="0" w:color="auto"/>
            <w:right w:val="none" w:sz="0" w:space="0" w:color="auto"/>
          </w:divBdr>
        </w:div>
        <w:div w:id="1349261375">
          <w:marLeft w:val="950"/>
          <w:marRight w:val="0"/>
          <w:marTop w:val="0"/>
          <w:marBottom w:val="216"/>
          <w:divBdr>
            <w:top w:val="none" w:sz="0" w:space="0" w:color="auto"/>
            <w:left w:val="none" w:sz="0" w:space="0" w:color="auto"/>
            <w:bottom w:val="none" w:sz="0" w:space="0" w:color="auto"/>
            <w:right w:val="none" w:sz="0" w:space="0" w:color="auto"/>
          </w:divBdr>
        </w:div>
        <w:div w:id="1392729630">
          <w:marLeft w:val="1411"/>
          <w:marRight w:val="0"/>
          <w:marTop w:val="0"/>
          <w:marBottom w:val="216"/>
          <w:divBdr>
            <w:top w:val="none" w:sz="0" w:space="0" w:color="auto"/>
            <w:left w:val="none" w:sz="0" w:space="0" w:color="auto"/>
            <w:bottom w:val="none" w:sz="0" w:space="0" w:color="auto"/>
            <w:right w:val="none" w:sz="0" w:space="0" w:color="auto"/>
          </w:divBdr>
        </w:div>
        <w:div w:id="1413354352">
          <w:marLeft w:val="1411"/>
          <w:marRight w:val="0"/>
          <w:marTop w:val="0"/>
          <w:marBottom w:val="216"/>
          <w:divBdr>
            <w:top w:val="none" w:sz="0" w:space="0" w:color="auto"/>
            <w:left w:val="none" w:sz="0" w:space="0" w:color="auto"/>
            <w:bottom w:val="none" w:sz="0" w:space="0" w:color="auto"/>
            <w:right w:val="none" w:sz="0" w:space="0" w:color="auto"/>
          </w:divBdr>
        </w:div>
        <w:div w:id="1558397022">
          <w:marLeft w:val="2520"/>
          <w:marRight w:val="0"/>
          <w:marTop w:val="0"/>
          <w:marBottom w:val="216"/>
          <w:divBdr>
            <w:top w:val="none" w:sz="0" w:space="0" w:color="auto"/>
            <w:left w:val="none" w:sz="0" w:space="0" w:color="auto"/>
            <w:bottom w:val="none" w:sz="0" w:space="0" w:color="auto"/>
            <w:right w:val="none" w:sz="0" w:space="0" w:color="auto"/>
          </w:divBdr>
        </w:div>
        <w:div w:id="1576087577">
          <w:marLeft w:val="950"/>
          <w:marRight w:val="0"/>
          <w:marTop w:val="0"/>
          <w:marBottom w:val="216"/>
          <w:divBdr>
            <w:top w:val="none" w:sz="0" w:space="0" w:color="auto"/>
            <w:left w:val="none" w:sz="0" w:space="0" w:color="auto"/>
            <w:bottom w:val="none" w:sz="0" w:space="0" w:color="auto"/>
            <w:right w:val="none" w:sz="0" w:space="0" w:color="auto"/>
          </w:divBdr>
        </w:div>
        <w:div w:id="1596859248">
          <w:marLeft w:val="1411"/>
          <w:marRight w:val="0"/>
          <w:marTop w:val="0"/>
          <w:marBottom w:val="180"/>
          <w:divBdr>
            <w:top w:val="none" w:sz="0" w:space="0" w:color="auto"/>
            <w:left w:val="none" w:sz="0" w:space="0" w:color="auto"/>
            <w:bottom w:val="none" w:sz="0" w:space="0" w:color="auto"/>
            <w:right w:val="none" w:sz="0" w:space="0" w:color="auto"/>
          </w:divBdr>
        </w:div>
        <w:div w:id="1715304504">
          <w:marLeft w:val="1411"/>
          <w:marRight w:val="0"/>
          <w:marTop w:val="0"/>
          <w:marBottom w:val="216"/>
          <w:divBdr>
            <w:top w:val="none" w:sz="0" w:space="0" w:color="auto"/>
            <w:left w:val="none" w:sz="0" w:space="0" w:color="auto"/>
            <w:bottom w:val="none" w:sz="0" w:space="0" w:color="auto"/>
            <w:right w:val="none" w:sz="0" w:space="0" w:color="auto"/>
          </w:divBdr>
        </w:div>
        <w:div w:id="1911695619">
          <w:marLeft w:val="950"/>
          <w:marRight w:val="0"/>
          <w:marTop w:val="0"/>
          <w:marBottom w:val="216"/>
          <w:divBdr>
            <w:top w:val="none" w:sz="0" w:space="0" w:color="auto"/>
            <w:left w:val="none" w:sz="0" w:space="0" w:color="auto"/>
            <w:bottom w:val="none" w:sz="0" w:space="0" w:color="auto"/>
            <w:right w:val="none" w:sz="0" w:space="0" w:color="auto"/>
          </w:divBdr>
        </w:div>
        <w:div w:id="1936748444">
          <w:marLeft w:val="2520"/>
          <w:marRight w:val="0"/>
          <w:marTop w:val="0"/>
          <w:marBottom w:val="216"/>
          <w:divBdr>
            <w:top w:val="none" w:sz="0" w:space="0" w:color="auto"/>
            <w:left w:val="none" w:sz="0" w:space="0" w:color="auto"/>
            <w:bottom w:val="none" w:sz="0" w:space="0" w:color="auto"/>
            <w:right w:val="none" w:sz="0" w:space="0" w:color="auto"/>
          </w:divBdr>
        </w:div>
        <w:div w:id="2010912803">
          <w:marLeft w:val="950"/>
          <w:marRight w:val="0"/>
          <w:marTop w:val="0"/>
          <w:marBottom w:val="216"/>
          <w:divBdr>
            <w:top w:val="none" w:sz="0" w:space="0" w:color="auto"/>
            <w:left w:val="none" w:sz="0" w:space="0" w:color="auto"/>
            <w:bottom w:val="none" w:sz="0" w:space="0" w:color="auto"/>
            <w:right w:val="none" w:sz="0" w:space="0" w:color="auto"/>
          </w:divBdr>
        </w:div>
      </w:divsChild>
    </w:div>
    <w:div w:id="634483947">
      <w:bodyDiv w:val="1"/>
      <w:marLeft w:val="0"/>
      <w:marRight w:val="0"/>
      <w:marTop w:val="0"/>
      <w:marBottom w:val="0"/>
      <w:divBdr>
        <w:top w:val="none" w:sz="0" w:space="0" w:color="auto"/>
        <w:left w:val="none" w:sz="0" w:space="0" w:color="auto"/>
        <w:bottom w:val="none" w:sz="0" w:space="0" w:color="auto"/>
        <w:right w:val="none" w:sz="0" w:space="0" w:color="auto"/>
      </w:divBdr>
      <w:divsChild>
        <w:div w:id="1616979908">
          <w:marLeft w:val="0"/>
          <w:marRight w:val="0"/>
          <w:marTop w:val="136"/>
          <w:marBottom w:val="0"/>
          <w:divBdr>
            <w:top w:val="none" w:sz="0" w:space="0" w:color="auto"/>
            <w:left w:val="none" w:sz="0" w:space="0" w:color="auto"/>
            <w:bottom w:val="none" w:sz="0" w:space="0" w:color="auto"/>
            <w:right w:val="none" w:sz="0" w:space="0" w:color="auto"/>
          </w:divBdr>
          <w:divsChild>
            <w:div w:id="1249342047">
              <w:marLeft w:val="0"/>
              <w:marRight w:val="0"/>
              <w:marTop w:val="0"/>
              <w:marBottom w:val="0"/>
              <w:divBdr>
                <w:top w:val="none" w:sz="0" w:space="0" w:color="auto"/>
                <w:left w:val="none" w:sz="0" w:space="0" w:color="auto"/>
                <w:bottom w:val="none" w:sz="0" w:space="0" w:color="auto"/>
                <w:right w:val="none" w:sz="0" w:space="0" w:color="auto"/>
              </w:divBdr>
              <w:divsChild>
                <w:div w:id="626006827">
                  <w:marLeft w:val="0"/>
                  <w:marRight w:val="0"/>
                  <w:marTop w:val="0"/>
                  <w:marBottom w:val="0"/>
                  <w:divBdr>
                    <w:top w:val="none" w:sz="0" w:space="0" w:color="auto"/>
                    <w:left w:val="none" w:sz="0" w:space="0" w:color="auto"/>
                    <w:bottom w:val="none" w:sz="0" w:space="0" w:color="auto"/>
                    <w:right w:val="none" w:sz="0" w:space="0" w:color="auto"/>
                  </w:divBdr>
                  <w:divsChild>
                    <w:div w:id="224069500">
                      <w:marLeft w:val="0"/>
                      <w:marRight w:val="0"/>
                      <w:marTop w:val="168"/>
                      <w:marBottom w:val="0"/>
                      <w:divBdr>
                        <w:top w:val="none" w:sz="0" w:space="0" w:color="auto"/>
                        <w:left w:val="none" w:sz="0" w:space="0" w:color="auto"/>
                        <w:bottom w:val="none" w:sz="0" w:space="0" w:color="auto"/>
                        <w:right w:val="none" w:sz="0" w:space="0" w:color="auto"/>
                      </w:divBdr>
                      <w:divsChild>
                        <w:div w:id="49480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4092548">
      <w:bodyDiv w:val="1"/>
      <w:marLeft w:val="0"/>
      <w:marRight w:val="0"/>
      <w:marTop w:val="0"/>
      <w:marBottom w:val="0"/>
      <w:divBdr>
        <w:top w:val="none" w:sz="0" w:space="0" w:color="auto"/>
        <w:left w:val="none" w:sz="0" w:space="0" w:color="auto"/>
        <w:bottom w:val="none" w:sz="0" w:space="0" w:color="auto"/>
        <w:right w:val="none" w:sz="0" w:space="0" w:color="auto"/>
      </w:divBdr>
    </w:div>
    <w:div w:id="678655467">
      <w:bodyDiv w:val="1"/>
      <w:marLeft w:val="0"/>
      <w:marRight w:val="0"/>
      <w:marTop w:val="0"/>
      <w:marBottom w:val="0"/>
      <w:divBdr>
        <w:top w:val="none" w:sz="0" w:space="0" w:color="auto"/>
        <w:left w:val="none" w:sz="0" w:space="0" w:color="auto"/>
        <w:bottom w:val="none" w:sz="0" w:space="0" w:color="auto"/>
        <w:right w:val="none" w:sz="0" w:space="0" w:color="auto"/>
      </w:divBdr>
      <w:divsChild>
        <w:div w:id="184025779">
          <w:marLeft w:val="893"/>
          <w:marRight w:val="0"/>
          <w:marTop w:val="77"/>
          <w:marBottom w:val="0"/>
          <w:divBdr>
            <w:top w:val="none" w:sz="0" w:space="0" w:color="auto"/>
            <w:left w:val="none" w:sz="0" w:space="0" w:color="auto"/>
            <w:bottom w:val="none" w:sz="0" w:space="0" w:color="auto"/>
            <w:right w:val="none" w:sz="0" w:space="0" w:color="auto"/>
          </w:divBdr>
        </w:div>
        <w:div w:id="279845190">
          <w:marLeft w:val="1613"/>
          <w:marRight w:val="0"/>
          <w:marTop w:val="77"/>
          <w:marBottom w:val="0"/>
          <w:divBdr>
            <w:top w:val="none" w:sz="0" w:space="0" w:color="auto"/>
            <w:left w:val="none" w:sz="0" w:space="0" w:color="auto"/>
            <w:bottom w:val="none" w:sz="0" w:space="0" w:color="auto"/>
            <w:right w:val="none" w:sz="0" w:space="0" w:color="auto"/>
          </w:divBdr>
        </w:div>
        <w:div w:id="409279952">
          <w:marLeft w:val="1613"/>
          <w:marRight w:val="0"/>
          <w:marTop w:val="58"/>
          <w:marBottom w:val="0"/>
          <w:divBdr>
            <w:top w:val="none" w:sz="0" w:space="0" w:color="auto"/>
            <w:left w:val="none" w:sz="0" w:space="0" w:color="auto"/>
            <w:bottom w:val="none" w:sz="0" w:space="0" w:color="auto"/>
            <w:right w:val="none" w:sz="0" w:space="0" w:color="auto"/>
          </w:divBdr>
        </w:div>
        <w:div w:id="611670104">
          <w:marLeft w:val="893"/>
          <w:marRight w:val="0"/>
          <w:marTop w:val="77"/>
          <w:marBottom w:val="0"/>
          <w:divBdr>
            <w:top w:val="none" w:sz="0" w:space="0" w:color="auto"/>
            <w:left w:val="none" w:sz="0" w:space="0" w:color="auto"/>
            <w:bottom w:val="none" w:sz="0" w:space="0" w:color="auto"/>
            <w:right w:val="none" w:sz="0" w:space="0" w:color="auto"/>
          </w:divBdr>
        </w:div>
        <w:div w:id="631718200">
          <w:marLeft w:val="1613"/>
          <w:marRight w:val="0"/>
          <w:marTop w:val="58"/>
          <w:marBottom w:val="0"/>
          <w:divBdr>
            <w:top w:val="none" w:sz="0" w:space="0" w:color="auto"/>
            <w:left w:val="none" w:sz="0" w:space="0" w:color="auto"/>
            <w:bottom w:val="none" w:sz="0" w:space="0" w:color="auto"/>
            <w:right w:val="none" w:sz="0" w:space="0" w:color="auto"/>
          </w:divBdr>
        </w:div>
        <w:div w:id="805853724">
          <w:marLeft w:val="1613"/>
          <w:marRight w:val="0"/>
          <w:marTop w:val="77"/>
          <w:marBottom w:val="0"/>
          <w:divBdr>
            <w:top w:val="none" w:sz="0" w:space="0" w:color="auto"/>
            <w:left w:val="none" w:sz="0" w:space="0" w:color="auto"/>
            <w:bottom w:val="none" w:sz="0" w:space="0" w:color="auto"/>
            <w:right w:val="none" w:sz="0" w:space="0" w:color="auto"/>
          </w:divBdr>
        </w:div>
        <w:div w:id="814762696">
          <w:marLeft w:val="893"/>
          <w:marRight w:val="0"/>
          <w:marTop w:val="77"/>
          <w:marBottom w:val="0"/>
          <w:divBdr>
            <w:top w:val="none" w:sz="0" w:space="0" w:color="auto"/>
            <w:left w:val="none" w:sz="0" w:space="0" w:color="auto"/>
            <w:bottom w:val="none" w:sz="0" w:space="0" w:color="auto"/>
            <w:right w:val="none" w:sz="0" w:space="0" w:color="auto"/>
          </w:divBdr>
        </w:div>
        <w:div w:id="875313837">
          <w:marLeft w:val="893"/>
          <w:marRight w:val="0"/>
          <w:marTop w:val="77"/>
          <w:marBottom w:val="0"/>
          <w:divBdr>
            <w:top w:val="none" w:sz="0" w:space="0" w:color="auto"/>
            <w:left w:val="none" w:sz="0" w:space="0" w:color="auto"/>
            <w:bottom w:val="none" w:sz="0" w:space="0" w:color="auto"/>
            <w:right w:val="none" w:sz="0" w:space="0" w:color="auto"/>
          </w:divBdr>
        </w:div>
        <w:div w:id="920138505">
          <w:marLeft w:val="1613"/>
          <w:marRight w:val="0"/>
          <w:marTop w:val="58"/>
          <w:marBottom w:val="0"/>
          <w:divBdr>
            <w:top w:val="none" w:sz="0" w:space="0" w:color="auto"/>
            <w:left w:val="none" w:sz="0" w:space="0" w:color="auto"/>
            <w:bottom w:val="none" w:sz="0" w:space="0" w:color="auto"/>
            <w:right w:val="none" w:sz="0" w:space="0" w:color="auto"/>
          </w:divBdr>
        </w:div>
        <w:div w:id="998071528">
          <w:marLeft w:val="893"/>
          <w:marRight w:val="0"/>
          <w:marTop w:val="77"/>
          <w:marBottom w:val="0"/>
          <w:divBdr>
            <w:top w:val="none" w:sz="0" w:space="0" w:color="auto"/>
            <w:left w:val="none" w:sz="0" w:space="0" w:color="auto"/>
            <w:bottom w:val="none" w:sz="0" w:space="0" w:color="auto"/>
            <w:right w:val="none" w:sz="0" w:space="0" w:color="auto"/>
          </w:divBdr>
        </w:div>
        <w:div w:id="1036857434">
          <w:marLeft w:val="1613"/>
          <w:marRight w:val="0"/>
          <w:marTop w:val="77"/>
          <w:marBottom w:val="0"/>
          <w:divBdr>
            <w:top w:val="none" w:sz="0" w:space="0" w:color="auto"/>
            <w:left w:val="none" w:sz="0" w:space="0" w:color="auto"/>
            <w:bottom w:val="none" w:sz="0" w:space="0" w:color="auto"/>
            <w:right w:val="none" w:sz="0" w:space="0" w:color="auto"/>
          </w:divBdr>
        </w:div>
        <w:div w:id="1131048615">
          <w:marLeft w:val="893"/>
          <w:marRight w:val="0"/>
          <w:marTop w:val="77"/>
          <w:marBottom w:val="0"/>
          <w:divBdr>
            <w:top w:val="none" w:sz="0" w:space="0" w:color="auto"/>
            <w:left w:val="none" w:sz="0" w:space="0" w:color="auto"/>
            <w:bottom w:val="none" w:sz="0" w:space="0" w:color="auto"/>
            <w:right w:val="none" w:sz="0" w:space="0" w:color="auto"/>
          </w:divBdr>
        </w:div>
        <w:div w:id="1221745465">
          <w:marLeft w:val="1613"/>
          <w:marRight w:val="0"/>
          <w:marTop w:val="58"/>
          <w:marBottom w:val="0"/>
          <w:divBdr>
            <w:top w:val="none" w:sz="0" w:space="0" w:color="auto"/>
            <w:left w:val="none" w:sz="0" w:space="0" w:color="auto"/>
            <w:bottom w:val="none" w:sz="0" w:space="0" w:color="auto"/>
            <w:right w:val="none" w:sz="0" w:space="0" w:color="auto"/>
          </w:divBdr>
        </w:div>
        <w:div w:id="1422144077">
          <w:marLeft w:val="1613"/>
          <w:marRight w:val="0"/>
          <w:marTop w:val="77"/>
          <w:marBottom w:val="0"/>
          <w:divBdr>
            <w:top w:val="none" w:sz="0" w:space="0" w:color="auto"/>
            <w:left w:val="none" w:sz="0" w:space="0" w:color="auto"/>
            <w:bottom w:val="none" w:sz="0" w:space="0" w:color="auto"/>
            <w:right w:val="none" w:sz="0" w:space="0" w:color="auto"/>
          </w:divBdr>
        </w:div>
        <w:div w:id="1693728618">
          <w:marLeft w:val="893"/>
          <w:marRight w:val="0"/>
          <w:marTop w:val="77"/>
          <w:marBottom w:val="0"/>
          <w:divBdr>
            <w:top w:val="none" w:sz="0" w:space="0" w:color="auto"/>
            <w:left w:val="none" w:sz="0" w:space="0" w:color="auto"/>
            <w:bottom w:val="none" w:sz="0" w:space="0" w:color="auto"/>
            <w:right w:val="none" w:sz="0" w:space="0" w:color="auto"/>
          </w:divBdr>
        </w:div>
        <w:div w:id="1919896439">
          <w:marLeft w:val="1613"/>
          <w:marRight w:val="0"/>
          <w:marTop w:val="77"/>
          <w:marBottom w:val="0"/>
          <w:divBdr>
            <w:top w:val="none" w:sz="0" w:space="0" w:color="auto"/>
            <w:left w:val="none" w:sz="0" w:space="0" w:color="auto"/>
            <w:bottom w:val="none" w:sz="0" w:space="0" w:color="auto"/>
            <w:right w:val="none" w:sz="0" w:space="0" w:color="auto"/>
          </w:divBdr>
        </w:div>
        <w:div w:id="1931348487">
          <w:marLeft w:val="1613"/>
          <w:marRight w:val="0"/>
          <w:marTop w:val="58"/>
          <w:marBottom w:val="0"/>
          <w:divBdr>
            <w:top w:val="none" w:sz="0" w:space="0" w:color="auto"/>
            <w:left w:val="none" w:sz="0" w:space="0" w:color="auto"/>
            <w:bottom w:val="none" w:sz="0" w:space="0" w:color="auto"/>
            <w:right w:val="none" w:sz="0" w:space="0" w:color="auto"/>
          </w:divBdr>
        </w:div>
      </w:divsChild>
    </w:div>
    <w:div w:id="733166984">
      <w:bodyDiv w:val="1"/>
      <w:marLeft w:val="0"/>
      <w:marRight w:val="0"/>
      <w:marTop w:val="0"/>
      <w:marBottom w:val="0"/>
      <w:divBdr>
        <w:top w:val="none" w:sz="0" w:space="0" w:color="auto"/>
        <w:left w:val="none" w:sz="0" w:space="0" w:color="auto"/>
        <w:bottom w:val="none" w:sz="0" w:space="0" w:color="auto"/>
        <w:right w:val="none" w:sz="0" w:space="0" w:color="auto"/>
      </w:divBdr>
      <w:divsChild>
        <w:div w:id="635062115">
          <w:marLeft w:val="1613"/>
          <w:marRight w:val="0"/>
          <w:marTop w:val="77"/>
          <w:marBottom w:val="0"/>
          <w:divBdr>
            <w:top w:val="none" w:sz="0" w:space="0" w:color="auto"/>
            <w:left w:val="none" w:sz="0" w:space="0" w:color="auto"/>
            <w:bottom w:val="none" w:sz="0" w:space="0" w:color="auto"/>
            <w:right w:val="none" w:sz="0" w:space="0" w:color="auto"/>
          </w:divBdr>
        </w:div>
        <w:div w:id="674111173">
          <w:marLeft w:val="1613"/>
          <w:marRight w:val="0"/>
          <w:marTop w:val="77"/>
          <w:marBottom w:val="0"/>
          <w:divBdr>
            <w:top w:val="none" w:sz="0" w:space="0" w:color="auto"/>
            <w:left w:val="none" w:sz="0" w:space="0" w:color="auto"/>
            <w:bottom w:val="none" w:sz="0" w:space="0" w:color="auto"/>
            <w:right w:val="none" w:sz="0" w:space="0" w:color="auto"/>
          </w:divBdr>
        </w:div>
        <w:div w:id="840237614">
          <w:marLeft w:val="1613"/>
          <w:marRight w:val="0"/>
          <w:marTop w:val="77"/>
          <w:marBottom w:val="0"/>
          <w:divBdr>
            <w:top w:val="none" w:sz="0" w:space="0" w:color="auto"/>
            <w:left w:val="none" w:sz="0" w:space="0" w:color="auto"/>
            <w:bottom w:val="none" w:sz="0" w:space="0" w:color="auto"/>
            <w:right w:val="none" w:sz="0" w:space="0" w:color="auto"/>
          </w:divBdr>
        </w:div>
        <w:div w:id="1155493908">
          <w:marLeft w:val="893"/>
          <w:marRight w:val="0"/>
          <w:marTop w:val="96"/>
          <w:marBottom w:val="0"/>
          <w:divBdr>
            <w:top w:val="none" w:sz="0" w:space="0" w:color="auto"/>
            <w:left w:val="none" w:sz="0" w:space="0" w:color="auto"/>
            <w:bottom w:val="none" w:sz="0" w:space="0" w:color="auto"/>
            <w:right w:val="none" w:sz="0" w:space="0" w:color="auto"/>
          </w:divBdr>
        </w:div>
        <w:div w:id="1266381768">
          <w:marLeft w:val="893"/>
          <w:marRight w:val="0"/>
          <w:marTop w:val="96"/>
          <w:marBottom w:val="0"/>
          <w:divBdr>
            <w:top w:val="none" w:sz="0" w:space="0" w:color="auto"/>
            <w:left w:val="none" w:sz="0" w:space="0" w:color="auto"/>
            <w:bottom w:val="none" w:sz="0" w:space="0" w:color="auto"/>
            <w:right w:val="none" w:sz="0" w:space="0" w:color="auto"/>
          </w:divBdr>
        </w:div>
        <w:div w:id="1270552308">
          <w:marLeft w:val="1613"/>
          <w:marRight w:val="0"/>
          <w:marTop w:val="77"/>
          <w:marBottom w:val="0"/>
          <w:divBdr>
            <w:top w:val="none" w:sz="0" w:space="0" w:color="auto"/>
            <w:left w:val="none" w:sz="0" w:space="0" w:color="auto"/>
            <w:bottom w:val="none" w:sz="0" w:space="0" w:color="auto"/>
            <w:right w:val="none" w:sz="0" w:space="0" w:color="auto"/>
          </w:divBdr>
        </w:div>
        <w:div w:id="1573155702">
          <w:marLeft w:val="1613"/>
          <w:marRight w:val="0"/>
          <w:marTop w:val="77"/>
          <w:marBottom w:val="0"/>
          <w:divBdr>
            <w:top w:val="none" w:sz="0" w:space="0" w:color="auto"/>
            <w:left w:val="none" w:sz="0" w:space="0" w:color="auto"/>
            <w:bottom w:val="none" w:sz="0" w:space="0" w:color="auto"/>
            <w:right w:val="none" w:sz="0" w:space="0" w:color="auto"/>
          </w:divBdr>
        </w:div>
        <w:div w:id="1680499400">
          <w:marLeft w:val="893"/>
          <w:marRight w:val="0"/>
          <w:marTop w:val="96"/>
          <w:marBottom w:val="0"/>
          <w:divBdr>
            <w:top w:val="none" w:sz="0" w:space="0" w:color="auto"/>
            <w:left w:val="none" w:sz="0" w:space="0" w:color="auto"/>
            <w:bottom w:val="none" w:sz="0" w:space="0" w:color="auto"/>
            <w:right w:val="none" w:sz="0" w:space="0" w:color="auto"/>
          </w:divBdr>
        </w:div>
        <w:div w:id="1739595901">
          <w:marLeft w:val="893"/>
          <w:marRight w:val="0"/>
          <w:marTop w:val="96"/>
          <w:marBottom w:val="0"/>
          <w:divBdr>
            <w:top w:val="none" w:sz="0" w:space="0" w:color="auto"/>
            <w:left w:val="none" w:sz="0" w:space="0" w:color="auto"/>
            <w:bottom w:val="none" w:sz="0" w:space="0" w:color="auto"/>
            <w:right w:val="none" w:sz="0" w:space="0" w:color="auto"/>
          </w:divBdr>
        </w:div>
        <w:div w:id="2089110389">
          <w:marLeft w:val="893"/>
          <w:marRight w:val="0"/>
          <w:marTop w:val="96"/>
          <w:marBottom w:val="0"/>
          <w:divBdr>
            <w:top w:val="none" w:sz="0" w:space="0" w:color="auto"/>
            <w:left w:val="none" w:sz="0" w:space="0" w:color="auto"/>
            <w:bottom w:val="none" w:sz="0" w:space="0" w:color="auto"/>
            <w:right w:val="none" w:sz="0" w:space="0" w:color="auto"/>
          </w:divBdr>
        </w:div>
        <w:div w:id="2121952301">
          <w:marLeft w:val="893"/>
          <w:marRight w:val="0"/>
          <w:marTop w:val="77"/>
          <w:marBottom w:val="0"/>
          <w:divBdr>
            <w:top w:val="none" w:sz="0" w:space="0" w:color="auto"/>
            <w:left w:val="none" w:sz="0" w:space="0" w:color="auto"/>
            <w:bottom w:val="none" w:sz="0" w:space="0" w:color="auto"/>
            <w:right w:val="none" w:sz="0" w:space="0" w:color="auto"/>
          </w:divBdr>
        </w:div>
      </w:divsChild>
    </w:div>
    <w:div w:id="877274566">
      <w:bodyDiv w:val="1"/>
      <w:marLeft w:val="0"/>
      <w:marRight w:val="0"/>
      <w:marTop w:val="0"/>
      <w:marBottom w:val="0"/>
      <w:divBdr>
        <w:top w:val="none" w:sz="0" w:space="0" w:color="auto"/>
        <w:left w:val="none" w:sz="0" w:space="0" w:color="auto"/>
        <w:bottom w:val="none" w:sz="0" w:space="0" w:color="auto"/>
        <w:right w:val="none" w:sz="0" w:space="0" w:color="auto"/>
      </w:divBdr>
    </w:div>
    <w:div w:id="978461441">
      <w:bodyDiv w:val="1"/>
      <w:marLeft w:val="0"/>
      <w:marRight w:val="0"/>
      <w:marTop w:val="0"/>
      <w:marBottom w:val="0"/>
      <w:divBdr>
        <w:top w:val="none" w:sz="0" w:space="0" w:color="auto"/>
        <w:left w:val="none" w:sz="0" w:space="0" w:color="auto"/>
        <w:bottom w:val="none" w:sz="0" w:space="0" w:color="auto"/>
        <w:right w:val="none" w:sz="0" w:space="0" w:color="auto"/>
      </w:divBdr>
      <w:divsChild>
        <w:div w:id="1538588757">
          <w:marLeft w:val="1"/>
          <w:marRight w:val="1"/>
          <w:marTop w:val="0"/>
          <w:marBottom w:val="0"/>
          <w:divBdr>
            <w:top w:val="single" w:sz="6" w:space="0" w:color="E7E7E7"/>
            <w:left w:val="single" w:sz="6" w:space="0" w:color="E7E7E7"/>
            <w:bottom w:val="single" w:sz="6" w:space="0" w:color="E7E7E7"/>
            <w:right w:val="single" w:sz="6" w:space="0" w:color="E7E7E7"/>
          </w:divBdr>
          <w:divsChild>
            <w:div w:id="1629966310">
              <w:marLeft w:val="0"/>
              <w:marRight w:val="0"/>
              <w:marTop w:val="240"/>
              <w:marBottom w:val="240"/>
              <w:divBdr>
                <w:top w:val="none" w:sz="0" w:space="0" w:color="auto"/>
                <w:left w:val="none" w:sz="0" w:space="0" w:color="auto"/>
                <w:bottom w:val="none" w:sz="0" w:space="0" w:color="auto"/>
                <w:right w:val="none" w:sz="0" w:space="0" w:color="auto"/>
              </w:divBdr>
              <w:divsChild>
                <w:div w:id="1921986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785352">
      <w:bodyDiv w:val="1"/>
      <w:marLeft w:val="0"/>
      <w:marRight w:val="0"/>
      <w:marTop w:val="0"/>
      <w:marBottom w:val="0"/>
      <w:divBdr>
        <w:top w:val="none" w:sz="0" w:space="0" w:color="auto"/>
        <w:left w:val="none" w:sz="0" w:space="0" w:color="auto"/>
        <w:bottom w:val="none" w:sz="0" w:space="0" w:color="auto"/>
        <w:right w:val="none" w:sz="0" w:space="0" w:color="auto"/>
      </w:divBdr>
    </w:div>
    <w:div w:id="1153914622">
      <w:bodyDiv w:val="1"/>
      <w:marLeft w:val="0"/>
      <w:marRight w:val="0"/>
      <w:marTop w:val="0"/>
      <w:marBottom w:val="0"/>
      <w:divBdr>
        <w:top w:val="none" w:sz="0" w:space="0" w:color="auto"/>
        <w:left w:val="none" w:sz="0" w:space="0" w:color="auto"/>
        <w:bottom w:val="none" w:sz="0" w:space="0" w:color="auto"/>
        <w:right w:val="none" w:sz="0" w:space="0" w:color="auto"/>
      </w:divBdr>
      <w:divsChild>
        <w:div w:id="1105030537">
          <w:marLeft w:val="0"/>
          <w:marRight w:val="0"/>
          <w:marTop w:val="150"/>
          <w:marBottom w:val="0"/>
          <w:divBdr>
            <w:top w:val="none" w:sz="0" w:space="0" w:color="auto"/>
            <w:left w:val="none" w:sz="0" w:space="0" w:color="auto"/>
            <w:bottom w:val="none" w:sz="0" w:space="0" w:color="auto"/>
            <w:right w:val="none" w:sz="0" w:space="0" w:color="auto"/>
          </w:divBdr>
          <w:divsChild>
            <w:div w:id="2141721513">
              <w:marLeft w:val="0"/>
              <w:marRight w:val="0"/>
              <w:marTop w:val="0"/>
              <w:marBottom w:val="0"/>
              <w:divBdr>
                <w:top w:val="none" w:sz="0" w:space="0" w:color="auto"/>
                <w:left w:val="none" w:sz="0" w:space="0" w:color="auto"/>
                <w:bottom w:val="none" w:sz="0" w:space="0" w:color="auto"/>
                <w:right w:val="none" w:sz="0" w:space="0" w:color="auto"/>
              </w:divBdr>
              <w:divsChild>
                <w:div w:id="105600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873130">
      <w:bodyDiv w:val="1"/>
      <w:marLeft w:val="0"/>
      <w:marRight w:val="0"/>
      <w:marTop w:val="0"/>
      <w:marBottom w:val="0"/>
      <w:divBdr>
        <w:top w:val="none" w:sz="0" w:space="0" w:color="auto"/>
        <w:left w:val="none" w:sz="0" w:space="0" w:color="auto"/>
        <w:bottom w:val="none" w:sz="0" w:space="0" w:color="auto"/>
        <w:right w:val="none" w:sz="0" w:space="0" w:color="auto"/>
      </w:divBdr>
      <w:divsChild>
        <w:div w:id="85464596">
          <w:marLeft w:val="2333"/>
          <w:marRight w:val="0"/>
          <w:marTop w:val="53"/>
          <w:marBottom w:val="0"/>
          <w:divBdr>
            <w:top w:val="none" w:sz="0" w:space="0" w:color="auto"/>
            <w:left w:val="none" w:sz="0" w:space="0" w:color="auto"/>
            <w:bottom w:val="none" w:sz="0" w:space="0" w:color="auto"/>
            <w:right w:val="none" w:sz="0" w:space="0" w:color="auto"/>
          </w:divBdr>
        </w:div>
        <w:div w:id="102923661">
          <w:marLeft w:val="893"/>
          <w:marRight w:val="0"/>
          <w:marTop w:val="77"/>
          <w:marBottom w:val="0"/>
          <w:divBdr>
            <w:top w:val="none" w:sz="0" w:space="0" w:color="auto"/>
            <w:left w:val="none" w:sz="0" w:space="0" w:color="auto"/>
            <w:bottom w:val="none" w:sz="0" w:space="0" w:color="auto"/>
            <w:right w:val="none" w:sz="0" w:space="0" w:color="auto"/>
          </w:divBdr>
        </w:div>
        <w:div w:id="225653431">
          <w:marLeft w:val="1613"/>
          <w:marRight w:val="0"/>
          <w:marTop w:val="77"/>
          <w:marBottom w:val="0"/>
          <w:divBdr>
            <w:top w:val="none" w:sz="0" w:space="0" w:color="auto"/>
            <w:left w:val="none" w:sz="0" w:space="0" w:color="auto"/>
            <w:bottom w:val="none" w:sz="0" w:space="0" w:color="auto"/>
            <w:right w:val="none" w:sz="0" w:space="0" w:color="auto"/>
          </w:divBdr>
        </w:div>
        <w:div w:id="332224393">
          <w:marLeft w:val="1080"/>
          <w:marRight w:val="0"/>
          <w:marTop w:val="58"/>
          <w:marBottom w:val="0"/>
          <w:divBdr>
            <w:top w:val="none" w:sz="0" w:space="0" w:color="auto"/>
            <w:left w:val="none" w:sz="0" w:space="0" w:color="auto"/>
            <w:bottom w:val="none" w:sz="0" w:space="0" w:color="auto"/>
            <w:right w:val="none" w:sz="0" w:space="0" w:color="auto"/>
          </w:divBdr>
        </w:div>
        <w:div w:id="350959660">
          <w:marLeft w:val="893"/>
          <w:marRight w:val="0"/>
          <w:marTop w:val="77"/>
          <w:marBottom w:val="0"/>
          <w:divBdr>
            <w:top w:val="none" w:sz="0" w:space="0" w:color="auto"/>
            <w:left w:val="none" w:sz="0" w:space="0" w:color="auto"/>
            <w:bottom w:val="none" w:sz="0" w:space="0" w:color="auto"/>
            <w:right w:val="none" w:sz="0" w:space="0" w:color="auto"/>
          </w:divBdr>
        </w:div>
        <w:div w:id="359018404">
          <w:marLeft w:val="893"/>
          <w:marRight w:val="0"/>
          <w:marTop w:val="77"/>
          <w:marBottom w:val="0"/>
          <w:divBdr>
            <w:top w:val="none" w:sz="0" w:space="0" w:color="auto"/>
            <w:left w:val="none" w:sz="0" w:space="0" w:color="auto"/>
            <w:bottom w:val="none" w:sz="0" w:space="0" w:color="auto"/>
            <w:right w:val="none" w:sz="0" w:space="0" w:color="auto"/>
          </w:divBdr>
        </w:div>
        <w:div w:id="476578049">
          <w:marLeft w:val="1613"/>
          <w:marRight w:val="0"/>
          <w:marTop w:val="77"/>
          <w:marBottom w:val="0"/>
          <w:divBdr>
            <w:top w:val="none" w:sz="0" w:space="0" w:color="auto"/>
            <w:left w:val="none" w:sz="0" w:space="0" w:color="auto"/>
            <w:bottom w:val="none" w:sz="0" w:space="0" w:color="auto"/>
            <w:right w:val="none" w:sz="0" w:space="0" w:color="auto"/>
          </w:divBdr>
        </w:div>
        <w:div w:id="518159736">
          <w:marLeft w:val="893"/>
          <w:marRight w:val="0"/>
          <w:marTop w:val="77"/>
          <w:marBottom w:val="0"/>
          <w:divBdr>
            <w:top w:val="none" w:sz="0" w:space="0" w:color="auto"/>
            <w:left w:val="none" w:sz="0" w:space="0" w:color="auto"/>
            <w:bottom w:val="none" w:sz="0" w:space="0" w:color="auto"/>
            <w:right w:val="none" w:sz="0" w:space="0" w:color="auto"/>
          </w:divBdr>
        </w:div>
        <w:div w:id="583145986">
          <w:marLeft w:val="1613"/>
          <w:marRight w:val="0"/>
          <w:marTop w:val="77"/>
          <w:marBottom w:val="0"/>
          <w:divBdr>
            <w:top w:val="none" w:sz="0" w:space="0" w:color="auto"/>
            <w:left w:val="none" w:sz="0" w:space="0" w:color="auto"/>
            <w:bottom w:val="none" w:sz="0" w:space="0" w:color="auto"/>
            <w:right w:val="none" w:sz="0" w:space="0" w:color="auto"/>
          </w:divBdr>
        </w:div>
        <w:div w:id="669213706">
          <w:marLeft w:val="2333"/>
          <w:marRight w:val="0"/>
          <w:marTop w:val="53"/>
          <w:marBottom w:val="0"/>
          <w:divBdr>
            <w:top w:val="none" w:sz="0" w:space="0" w:color="auto"/>
            <w:left w:val="none" w:sz="0" w:space="0" w:color="auto"/>
            <w:bottom w:val="none" w:sz="0" w:space="0" w:color="auto"/>
            <w:right w:val="none" w:sz="0" w:space="0" w:color="auto"/>
          </w:divBdr>
        </w:div>
        <w:div w:id="702708232">
          <w:marLeft w:val="893"/>
          <w:marRight w:val="0"/>
          <w:marTop w:val="77"/>
          <w:marBottom w:val="0"/>
          <w:divBdr>
            <w:top w:val="none" w:sz="0" w:space="0" w:color="auto"/>
            <w:left w:val="none" w:sz="0" w:space="0" w:color="auto"/>
            <w:bottom w:val="none" w:sz="0" w:space="0" w:color="auto"/>
            <w:right w:val="none" w:sz="0" w:space="0" w:color="auto"/>
          </w:divBdr>
        </w:div>
        <w:div w:id="776873318">
          <w:marLeft w:val="893"/>
          <w:marRight w:val="0"/>
          <w:marTop w:val="77"/>
          <w:marBottom w:val="0"/>
          <w:divBdr>
            <w:top w:val="none" w:sz="0" w:space="0" w:color="auto"/>
            <w:left w:val="none" w:sz="0" w:space="0" w:color="auto"/>
            <w:bottom w:val="none" w:sz="0" w:space="0" w:color="auto"/>
            <w:right w:val="none" w:sz="0" w:space="0" w:color="auto"/>
          </w:divBdr>
        </w:div>
        <w:div w:id="988627767">
          <w:marLeft w:val="1613"/>
          <w:marRight w:val="0"/>
          <w:marTop w:val="77"/>
          <w:marBottom w:val="0"/>
          <w:divBdr>
            <w:top w:val="none" w:sz="0" w:space="0" w:color="auto"/>
            <w:left w:val="none" w:sz="0" w:space="0" w:color="auto"/>
            <w:bottom w:val="none" w:sz="0" w:space="0" w:color="auto"/>
            <w:right w:val="none" w:sz="0" w:space="0" w:color="auto"/>
          </w:divBdr>
        </w:div>
        <w:div w:id="1008562675">
          <w:marLeft w:val="893"/>
          <w:marRight w:val="0"/>
          <w:marTop w:val="77"/>
          <w:marBottom w:val="0"/>
          <w:divBdr>
            <w:top w:val="none" w:sz="0" w:space="0" w:color="auto"/>
            <w:left w:val="none" w:sz="0" w:space="0" w:color="auto"/>
            <w:bottom w:val="none" w:sz="0" w:space="0" w:color="auto"/>
            <w:right w:val="none" w:sz="0" w:space="0" w:color="auto"/>
          </w:divBdr>
        </w:div>
        <w:div w:id="1031960148">
          <w:marLeft w:val="893"/>
          <w:marRight w:val="0"/>
          <w:marTop w:val="77"/>
          <w:marBottom w:val="0"/>
          <w:divBdr>
            <w:top w:val="none" w:sz="0" w:space="0" w:color="auto"/>
            <w:left w:val="none" w:sz="0" w:space="0" w:color="auto"/>
            <w:bottom w:val="none" w:sz="0" w:space="0" w:color="auto"/>
            <w:right w:val="none" w:sz="0" w:space="0" w:color="auto"/>
          </w:divBdr>
        </w:div>
        <w:div w:id="1080519154">
          <w:marLeft w:val="1613"/>
          <w:marRight w:val="0"/>
          <w:marTop w:val="77"/>
          <w:marBottom w:val="0"/>
          <w:divBdr>
            <w:top w:val="none" w:sz="0" w:space="0" w:color="auto"/>
            <w:left w:val="none" w:sz="0" w:space="0" w:color="auto"/>
            <w:bottom w:val="none" w:sz="0" w:space="0" w:color="auto"/>
            <w:right w:val="none" w:sz="0" w:space="0" w:color="auto"/>
          </w:divBdr>
        </w:div>
        <w:div w:id="1228494388">
          <w:marLeft w:val="2333"/>
          <w:marRight w:val="0"/>
          <w:marTop w:val="53"/>
          <w:marBottom w:val="0"/>
          <w:divBdr>
            <w:top w:val="none" w:sz="0" w:space="0" w:color="auto"/>
            <w:left w:val="none" w:sz="0" w:space="0" w:color="auto"/>
            <w:bottom w:val="none" w:sz="0" w:space="0" w:color="auto"/>
            <w:right w:val="none" w:sz="0" w:space="0" w:color="auto"/>
          </w:divBdr>
        </w:div>
      </w:divsChild>
    </w:div>
    <w:div w:id="1255094840">
      <w:bodyDiv w:val="1"/>
      <w:marLeft w:val="0"/>
      <w:marRight w:val="0"/>
      <w:marTop w:val="0"/>
      <w:marBottom w:val="0"/>
      <w:divBdr>
        <w:top w:val="none" w:sz="0" w:space="0" w:color="auto"/>
        <w:left w:val="none" w:sz="0" w:space="0" w:color="auto"/>
        <w:bottom w:val="none" w:sz="0" w:space="0" w:color="auto"/>
        <w:right w:val="none" w:sz="0" w:space="0" w:color="auto"/>
      </w:divBdr>
    </w:div>
    <w:div w:id="1301764890">
      <w:bodyDiv w:val="1"/>
      <w:marLeft w:val="0"/>
      <w:marRight w:val="0"/>
      <w:marTop w:val="0"/>
      <w:marBottom w:val="0"/>
      <w:divBdr>
        <w:top w:val="none" w:sz="0" w:space="0" w:color="auto"/>
        <w:left w:val="none" w:sz="0" w:space="0" w:color="auto"/>
        <w:bottom w:val="none" w:sz="0" w:space="0" w:color="auto"/>
        <w:right w:val="none" w:sz="0" w:space="0" w:color="auto"/>
      </w:divBdr>
    </w:div>
    <w:div w:id="1345472862">
      <w:bodyDiv w:val="1"/>
      <w:marLeft w:val="0"/>
      <w:marRight w:val="0"/>
      <w:marTop w:val="0"/>
      <w:marBottom w:val="0"/>
      <w:divBdr>
        <w:top w:val="none" w:sz="0" w:space="0" w:color="auto"/>
        <w:left w:val="none" w:sz="0" w:space="0" w:color="auto"/>
        <w:bottom w:val="none" w:sz="0" w:space="0" w:color="auto"/>
        <w:right w:val="none" w:sz="0" w:space="0" w:color="auto"/>
      </w:divBdr>
    </w:div>
    <w:div w:id="1400402976">
      <w:bodyDiv w:val="1"/>
      <w:marLeft w:val="0"/>
      <w:marRight w:val="0"/>
      <w:marTop w:val="0"/>
      <w:marBottom w:val="0"/>
      <w:divBdr>
        <w:top w:val="none" w:sz="0" w:space="0" w:color="auto"/>
        <w:left w:val="none" w:sz="0" w:space="0" w:color="auto"/>
        <w:bottom w:val="none" w:sz="0" w:space="0" w:color="auto"/>
        <w:right w:val="none" w:sz="0" w:space="0" w:color="auto"/>
      </w:divBdr>
      <w:divsChild>
        <w:div w:id="740804">
          <w:marLeft w:val="893"/>
          <w:marRight w:val="0"/>
          <w:marTop w:val="77"/>
          <w:marBottom w:val="0"/>
          <w:divBdr>
            <w:top w:val="none" w:sz="0" w:space="0" w:color="auto"/>
            <w:left w:val="none" w:sz="0" w:space="0" w:color="auto"/>
            <w:bottom w:val="none" w:sz="0" w:space="0" w:color="auto"/>
            <w:right w:val="none" w:sz="0" w:space="0" w:color="auto"/>
          </w:divBdr>
        </w:div>
        <w:div w:id="43456767">
          <w:marLeft w:val="893"/>
          <w:marRight w:val="0"/>
          <w:marTop w:val="77"/>
          <w:marBottom w:val="0"/>
          <w:divBdr>
            <w:top w:val="none" w:sz="0" w:space="0" w:color="auto"/>
            <w:left w:val="none" w:sz="0" w:space="0" w:color="auto"/>
            <w:bottom w:val="none" w:sz="0" w:space="0" w:color="auto"/>
            <w:right w:val="none" w:sz="0" w:space="0" w:color="auto"/>
          </w:divBdr>
        </w:div>
        <w:div w:id="89814907">
          <w:marLeft w:val="1613"/>
          <w:marRight w:val="0"/>
          <w:marTop w:val="77"/>
          <w:marBottom w:val="0"/>
          <w:divBdr>
            <w:top w:val="none" w:sz="0" w:space="0" w:color="auto"/>
            <w:left w:val="none" w:sz="0" w:space="0" w:color="auto"/>
            <w:bottom w:val="none" w:sz="0" w:space="0" w:color="auto"/>
            <w:right w:val="none" w:sz="0" w:space="0" w:color="auto"/>
          </w:divBdr>
        </w:div>
        <w:div w:id="135338880">
          <w:marLeft w:val="893"/>
          <w:marRight w:val="0"/>
          <w:marTop w:val="77"/>
          <w:marBottom w:val="0"/>
          <w:divBdr>
            <w:top w:val="none" w:sz="0" w:space="0" w:color="auto"/>
            <w:left w:val="none" w:sz="0" w:space="0" w:color="auto"/>
            <w:bottom w:val="none" w:sz="0" w:space="0" w:color="auto"/>
            <w:right w:val="none" w:sz="0" w:space="0" w:color="auto"/>
          </w:divBdr>
        </w:div>
        <w:div w:id="286474568">
          <w:marLeft w:val="1613"/>
          <w:marRight w:val="0"/>
          <w:marTop w:val="77"/>
          <w:marBottom w:val="0"/>
          <w:divBdr>
            <w:top w:val="none" w:sz="0" w:space="0" w:color="auto"/>
            <w:left w:val="none" w:sz="0" w:space="0" w:color="auto"/>
            <w:bottom w:val="none" w:sz="0" w:space="0" w:color="auto"/>
            <w:right w:val="none" w:sz="0" w:space="0" w:color="auto"/>
          </w:divBdr>
        </w:div>
        <w:div w:id="640312088">
          <w:marLeft w:val="893"/>
          <w:marRight w:val="0"/>
          <w:marTop w:val="77"/>
          <w:marBottom w:val="0"/>
          <w:divBdr>
            <w:top w:val="none" w:sz="0" w:space="0" w:color="auto"/>
            <w:left w:val="none" w:sz="0" w:space="0" w:color="auto"/>
            <w:bottom w:val="none" w:sz="0" w:space="0" w:color="auto"/>
            <w:right w:val="none" w:sz="0" w:space="0" w:color="auto"/>
          </w:divBdr>
        </w:div>
        <w:div w:id="646513889">
          <w:marLeft w:val="893"/>
          <w:marRight w:val="0"/>
          <w:marTop w:val="77"/>
          <w:marBottom w:val="0"/>
          <w:divBdr>
            <w:top w:val="none" w:sz="0" w:space="0" w:color="auto"/>
            <w:left w:val="none" w:sz="0" w:space="0" w:color="auto"/>
            <w:bottom w:val="none" w:sz="0" w:space="0" w:color="auto"/>
            <w:right w:val="none" w:sz="0" w:space="0" w:color="auto"/>
          </w:divBdr>
        </w:div>
        <w:div w:id="708918528">
          <w:marLeft w:val="893"/>
          <w:marRight w:val="0"/>
          <w:marTop w:val="77"/>
          <w:marBottom w:val="0"/>
          <w:divBdr>
            <w:top w:val="none" w:sz="0" w:space="0" w:color="auto"/>
            <w:left w:val="none" w:sz="0" w:space="0" w:color="auto"/>
            <w:bottom w:val="none" w:sz="0" w:space="0" w:color="auto"/>
            <w:right w:val="none" w:sz="0" w:space="0" w:color="auto"/>
          </w:divBdr>
        </w:div>
        <w:div w:id="822355890">
          <w:marLeft w:val="2333"/>
          <w:marRight w:val="0"/>
          <w:marTop w:val="53"/>
          <w:marBottom w:val="0"/>
          <w:divBdr>
            <w:top w:val="none" w:sz="0" w:space="0" w:color="auto"/>
            <w:left w:val="none" w:sz="0" w:space="0" w:color="auto"/>
            <w:bottom w:val="none" w:sz="0" w:space="0" w:color="auto"/>
            <w:right w:val="none" w:sz="0" w:space="0" w:color="auto"/>
          </w:divBdr>
        </w:div>
        <w:div w:id="891844683">
          <w:marLeft w:val="1613"/>
          <w:marRight w:val="0"/>
          <w:marTop w:val="77"/>
          <w:marBottom w:val="0"/>
          <w:divBdr>
            <w:top w:val="none" w:sz="0" w:space="0" w:color="auto"/>
            <w:left w:val="none" w:sz="0" w:space="0" w:color="auto"/>
            <w:bottom w:val="none" w:sz="0" w:space="0" w:color="auto"/>
            <w:right w:val="none" w:sz="0" w:space="0" w:color="auto"/>
          </w:divBdr>
        </w:div>
        <w:div w:id="1028338860">
          <w:marLeft w:val="2333"/>
          <w:marRight w:val="0"/>
          <w:marTop w:val="53"/>
          <w:marBottom w:val="0"/>
          <w:divBdr>
            <w:top w:val="none" w:sz="0" w:space="0" w:color="auto"/>
            <w:left w:val="none" w:sz="0" w:space="0" w:color="auto"/>
            <w:bottom w:val="none" w:sz="0" w:space="0" w:color="auto"/>
            <w:right w:val="none" w:sz="0" w:space="0" w:color="auto"/>
          </w:divBdr>
        </w:div>
        <w:div w:id="1409695140">
          <w:marLeft w:val="1613"/>
          <w:marRight w:val="0"/>
          <w:marTop w:val="77"/>
          <w:marBottom w:val="0"/>
          <w:divBdr>
            <w:top w:val="none" w:sz="0" w:space="0" w:color="auto"/>
            <w:left w:val="none" w:sz="0" w:space="0" w:color="auto"/>
            <w:bottom w:val="none" w:sz="0" w:space="0" w:color="auto"/>
            <w:right w:val="none" w:sz="0" w:space="0" w:color="auto"/>
          </w:divBdr>
        </w:div>
        <w:div w:id="1569799013">
          <w:marLeft w:val="1613"/>
          <w:marRight w:val="0"/>
          <w:marTop w:val="77"/>
          <w:marBottom w:val="0"/>
          <w:divBdr>
            <w:top w:val="none" w:sz="0" w:space="0" w:color="auto"/>
            <w:left w:val="none" w:sz="0" w:space="0" w:color="auto"/>
            <w:bottom w:val="none" w:sz="0" w:space="0" w:color="auto"/>
            <w:right w:val="none" w:sz="0" w:space="0" w:color="auto"/>
          </w:divBdr>
        </w:div>
        <w:div w:id="1757439845">
          <w:marLeft w:val="2333"/>
          <w:marRight w:val="0"/>
          <w:marTop w:val="53"/>
          <w:marBottom w:val="0"/>
          <w:divBdr>
            <w:top w:val="none" w:sz="0" w:space="0" w:color="auto"/>
            <w:left w:val="none" w:sz="0" w:space="0" w:color="auto"/>
            <w:bottom w:val="none" w:sz="0" w:space="0" w:color="auto"/>
            <w:right w:val="none" w:sz="0" w:space="0" w:color="auto"/>
          </w:divBdr>
        </w:div>
        <w:div w:id="1874996777">
          <w:marLeft w:val="893"/>
          <w:marRight w:val="0"/>
          <w:marTop w:val="77"/>
          <w:marBottom w:val="0"/>
          <w:divBdr>
            <w:top w:val="none" w:sz="0" w:space="0" w:color="auto"/>
            <w:left w:val="none" w:sz="0" w:space="0" w:color="auto"/>
            <w:bottom w:val="none" w:sz="0" w:space="0" w:color="auto"/>
            <w:right w:val="none" w:sz="0" w:space="0" w:color="auto"/>
          </w:divBdr>
        </w:div>
        <w:div w:id="1993286686">
          <w:marLeft w:val="893"/>
          <w:marRight w:val="0"/>
          <w:marTop w:val="77"/>
          <w:marBottom w:val="0"/>
          <w:divBdr>
            <w:top w:val="none" w:sz="0" w:space="0" w:color="auto"/>
            <w:left w:val="none" w:sz="0" w:space="0" w:color="auto"/>
            <w:bottom w:val="none" w:sz="0" w:space="0" w:color="auto"/>
            <w:right w:val="none" w:sz="0" w:space="0" w:color="auto"/>
          </w:divBdr>
        </w:div>
        <w:div w:id="2117630207">
          <w:marLeft w:val="1080"/>
          <w:marRight w:val="0"/>
          <w:marTop w:val="58"/>
          <w:marBottom w:val="0"/>
          <w:divBdr>
            <w:top w:val="none" w:sz="0" w:space="0" w:color="auto"/>
            <w:left w:val="none" w:sz="0" w:space="0" w:color="auto"/>
            <w:bottom w:val="none" w:sz="0" w:space="0" w:color="auto"/>
            <w:right w:val="none" w:sz="0" w:space="0" w:color="auto"/>
          </w:divBdr>
        </w:div>
      </w:divsChild>
    </w:div>
    <w:div w:id="1448936178">
      <w:bodyDiv w:val="1"/>
      <w:marLeft w:val="0"/>
      <w:marRight w:val="0"/>
      <w:marTop w:val="0"/>
      <w:marBottom w:val="0"/>
      <w:divBdr>
        <w:top w:val="none" w:sz="0" w:space="0" w:color="auto"/>
        <w:left w:val="none" w:sz="0" w:space="0" w:color="auto"/>
        <w:bottom w:val="none" w:sz="0" w:space="0" w:color="auto"/>
        <w:right w:val="none" w:sz="0" w:space="0" w:color="auto"/>
      </w:divBdr>
      <w:divsChild>
        <w:div w:id="133760712">
          <w:marLeft w:val="547"/>
          <w:marRight w:val="0"/>
          <w:marTop w:val="96"/>
          <w:marBottom w:val="0"/>
          <w:divBdr>
            <w:top w:val="none" w:sz="0" w:space="0" w:color="auto"/>
            <w:left w:val="none" w:sz="0" w:space="0" w:color="auto"/>
            <w:bottom w:val="none" w:sz="0" w:space="0" w:color="auto"/>
            <w:right w:val="none" w:sz="0" w:space="0" w:color="auto"/>
          </w:divBdr>
        </w:div>
        <w:div w:id="797379757">
          <w:marLeft w:val="1166"/>
          <w:marRight w:val="0"/>
          <w:marTop w:val="86"/>
          <w:marBottom w:val="0"/>
          <w:divBdr>
            <w:top w:val="none" w:sz="0" w:space="0" w:color="auto"/>
            <w:left w:val="none" w:sz="0" w:space="0" w:color="auto"/>
            <w:bottom w:val="none" w:sz="0" w:space="0" w:color="auto"/>
            <w:right w:val="none" w:sz="0" w:space="0" w:color="auto"/>
          </w:divBdr>
        </w:div>
        <w:div w:id="833715995">
          <w:marLeft w:val="1166"/>
          <w:marRight w:val="0"/>
          <w:marTop w:val="86"/>
          <w:marBottom w:val="0"/>
          <w:divBdr>
            <w:top w:val="none" w:sz="0" w:space="0" w:color="auto"/>
            <w:left w:val="none" w:sz="0" w:space="0" w:color="auto"/>
            <w:bottom w:val="none" w:sz="0" w:space="0" w:color="auto"/>
            <w:right w:val="none" w:sz="0" w:space="0" w:color="auto"/>
          </w:divBdr>
        </w:div>
        <w:div w:id="1009789766">
          <w:marLeft w:val="1166"/>
          <w:marRight w:val="0"/>
          <w:marTop w:val="86"/>
          <w:marBottom w:val="0"/>
          <w:divBdr>
            <w:top w:val="none" w:sz="0" w:space="0" w:color="auto"/>
            <w:left w:val="none" w:sz="0" w:space="0" w:color="auto"/>
            <w:bottom w:val="none" w:sz="0" w:space="0" w:color="auto"/>
            <w:right w:val="none" w:sz="0" w:space="0" w:color="auto"/>
          </w:divBdr>
        </w:div>
        <w:div w:id="1303316913">
          <w:marLeft w:val="1166"/>
          <w:marRight w:val="0"/>
          <w:marTop w:val="86"/>
          <w:marBottom w:val="0"/>
          <w:divBdr>
            <w:top w:val="none" w:sz="0" w:space="0" w:color="auto"/>
            <w:left w:val="none" w:sz="0" w:space="0" w:color="auto"/>
            <w:bottom w:val="none" w:sz="0" w:space="0" w:color="auto"/>
            <w:right w:val="none" w:sz="0" w:space="0" w:color="auto"/>
          </w:divBdr>
        </w:div>
        <w:div w:id="1743716537">
          <w:marLeft w:val="1166"/>
          <w:marRight w:val="0"/>
          <w:marTop w:val="86"/>
          <w:marBottom w:val="0"/>
          <w:divBdr>
            <w:top w:val="none" w:sz="0" w:space="0" w:color="auto"/>
            <w:left w:val="none" w:sz="0" w:space="0" w:color="auto"/>
            <w:bottom w:val="none" w:sz="0" w:space="0" w:color="auto"/>
            <w:right w:val="none" w:sz="0" w:space="0" w:color="auto"/>
          </w:divBdr>
        </w:div>
      </w:divsChild>
    </w:div>
    <w:div w:id="1481538617">
      <w:bodyDiv w:val="1"/>
      <w:marLeft w:val="0"/>
      <w:marRight w:val="0"/>
      <w:marTop w:val="0"/>
      <w:marBottom w:val="0"/>
      <w:divBdr>
        <w:top w:val="none" w:sz="0" w:space="0" w:color="auto"/>
        <w:left w:val="none" w:sz="0" w:space="0" w:color="auto"/>
        <w:bottom w:val="none" w:sz="0" w:space="0" w:color="auto"/>
        <w:right w:val="none" w:sz="0" w:space="0" w:color="auto"/>
      </w:divBdr>
    </w:div>
    <w:div w:id="1526822275">
      <w:bodyDiv w:val="1"/>
      <w:marLeft w:val="0"/>
      <w:marRight w:val="0"/>
      <w:marTop w:val="0"/>
      <w:marBottom w:val="0"/>
      <w:divBdr>
        <w:top w:val="none" w:sz="0" w:space="0" w:color="auto"/>
        <w:left w:val="none" w:sz="0" w:space="0" w:color="auto"/>
        <w:bottom w:val="none" w:sz="0" w:space="0" w:color="auto"/>
        <w:right w:val="none" w:sz="0" w:space="0" w:color="auto"/>
      </w:divBdr>
    </w:div>
    <w:div w:id="1552375820">
      <w:bodyDiv w:val="1"/>
      <w:marLeft w:val="0"/>
      <w:marRight w:val="0"/>
      <w:marTop w:val="0"/>
      <w:marBottom w:val="0"/>
      <w:divBdr>
        <w:top w:val="none" w:sz="0" w:space="0" w:color="auto"/>
        <w:left w:val="none" w:sz="0" w:space="0" w:color="auto"/>
        <w:bottom w:val="none" w:sz="0" w:space="0" w:color="auto"/>
        <w:right w:val="none" w:sz="0" w:space="0" w:color="auto"/>
      </w:divBdr>
    </w:div>
    <w:div w:id="1592738214">
      <w:bodyDiv w:val="1"/>
      <w:marLeft w:val="0"/>
      <w:marRight w:val="0"/>
      <w:marTop w:val="0"/>
      <w:marBottom w:val="0"/>
      <w:divBdr>
        <w:top w:val="none" w:sz="0" w:space="0" w:color="auto"/>
        <w:left w:val="none" w:sz="0" w:space="0" w:color="auto"/>
        <w:bottom w:val="none" w:sz="0" w:space="0" w:color="auto"/>
        <w:right w:val="none" w:sz="0" w:space="0" w:color="auto"/>
      </w:divBdr>
    </w:div>
    <w:div w:id="1593127135">
      <w:bodyDiv w:val="1"/>
      <w:marLeft w:val="0"/>
      <w:marRight w:val="0"/>
      <w:marTop w:val="0"/>
      <w:marBottom w:val="0"/>
      <w:divBdr>
        <w:top w:val="none" w:sz="0" w:space="0" w:color="auto"/>
        <w:left w:val="none" w:sz="0" w:space="0" w:color="auto"/>
        <w:bottom w:val="none" w:sz="0" w:space="0" w:color="auto"/>
        <w:right w:val="none" w:sz="0" w:space="0" w:color="auto"/>
      </w:divBdr>
      <w:divsChild>
        <w:div w:id="759180277">
          <w:marLeft w:val="0"/>
          <w:marRight w:val="0"/>
          <w:marTop w:val="0"/>
          <w:marBottom w:val="0"/>
          <w:divBdr>
            <w:top w:val="none" w:sz="0" w:space="0" w:color="auto"/>
            <w:left w:val="none" w:sz="0" w:space="0" w:color="auto"/>
            <w:bottom w:val="none" w:sz="0" w:space="0" w:color="auto"/>
            <w:right w:val="none" w:sz="0" w:space="0" w:color="auto"/>
          </w:divBdr>
          <w:divsChild>
            <w:div w:id="417680817">
              <w:marLeft w:val="0"/>
              <w:marRight w:val="0"/>
              <w:marTop w:val="0"/>
              <w:marBottom w:val="0"/>
              <w:divBdr>
                <w:top w:val="none" w:sz="0" w:space="0" w:color="auto"/>
                <w:left w:val="none" w:sz="0" w:space="0" w:color="auto"/>
                <w:bottom w:val="none" w:sz="0" w:space="0" w:color="auto"/>
                <w:right w:val="none" w:sz="0" w:space="0" w:color="auto"/>
              </w:divBdr>
              <w:divsChild>
                <w:div w:id="1890338768">
                  <w:marLeft w:val="0"/>
                  <w:marRight w:val="-6084"/>
                  <w:marTop w:val="0"/>
                  <w:marBottom w:val="0"/>
                  <w:divBdr>
                    <w:top w:val="none" w:sz="0" w:space="0" w:color="auto"/>
                    <w:left w:val="none" w:sz="0" w:space="0" w:color="auto"/>
                    <w:bottom w:val="none" w:sz="0" w:space="0" w:color="auto"/>
                    <w:right w:val="none" w:sz="0" w:space="0" w:color="auto"/>
                  </w:divBdr>
                  <w:divsChild>
                    <w:div w:id="984429187">
                      <w:marLeft w:val="0"/>
                      <w:marRight w:val="5604"/>
                      <w:marTop w:val="0"/>
                      <w:marBottom w:val="0"/>
                      <w:divBdr>
                        <w:top w:val="none" w:sz="0" w:space="0" w:color="auto"/>
                        <w:left w:val="none" w:sz="0" w:space="0" w:color="auto"/>
                        <w:bottom w:val="none" w:sz="0" w:space="0" w:color="auto"/>
                        <w:right w:val="none" w:sz="0" w:space="0" w:color="auto"/>
                      </w:divBdr>
                      <w:divsChild>
                        <w:div w:id="33703882">
                          <w:marLeft w:val="0"/>
                          <w:marRight w:val="0"/>
                          <w:marTop w:val="0"/>
                          <w:marBottom w:val="0"/>
                          <w:divBdr>
                            <w:top w:val="none" w:sz="0" w:space="0" w:color="auto"/>
                            <w:left w:val="none" w:sz="0" w:space="0" w:color="auto"/>
                            <w:bottom w:val="none" w:sz="0" w:space="0" w:color="auto"/>
                            <w:right w:val="none" w:sz="0" w:space="0" w:color="auto"/>
                          </w:divBdr>
                          <w:divsChild>
                            <w:div w:id="1043746238">
                              <w:marLeft w:val="0"/>
                              <w:marRight w:val="0"/>
                              <w:marTop w:val="120"/>
                              <w:marBottom w:val="360"/>
                              <w:divBdr>
                                <w:top w:val="none" w:sz="0" w:space="0" w:color="auto"/>
                                <w:left w:val="none" w:sz="0" w:space="0" w:color="auto"/>
                                <w:bottom w:val="none" w:sz="0" w:space="0" w:color="auto"/>
                                <w:right w:val="none" w:sz="0" w:space="0" w:color="auto"/>
                              </w:divBdr>
                              <w:divsChild>
                                <w:div w:id="1076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3870190">
      <w:bodyDiv w:val="1"/>
      <w:marLeft w:val="0"/>
      <w:marRight w:val="0"/>
      <w:marTop w:val="0"/>
      <w:marBottom w:val="0"/>
      <w:divBdr>
        <w:top w:val="none" w:sz="0" w:space="0" w:color="auto"/>
        <w:left w:val="none" w:sz="0" w:space="0" w:color="auto"/>
        <w:bottom w:val="none" w:sz="0" w:space="0" w:color="auto"/>
        <w:right w:val="none" w:sz="0" w:space="0" w:color="auto"/>
      </w:divBdr>
      <w:divsChild>
        <w:div w:id="140319592">
          <w:marLeft w:val="893"/>
          <w:marRight w:val="0"/>
          <w:marTop w:val="77"/>
          <w:marBottom w:val="0"/>
          <w:divBdr>
            <w:top w:val="none" w:sz="0" w:space="0" w:color="auto"/>
            <w:left w:val="none" w:sz="0" w:space="0" w:color="auto"/>
            <w:bottom w:val="none" w:sz="0" w:space="0" w:color="auto"/>
            <w:right w:val="none" w:sz="0" w:space="0" w:color="auto"/>
          </w:divBdr>
        </w:div>
        <w:div w:id="179660630">
          <w:marLeft w:val="893"/>
          <w:marRight w:val="0"/>
          <w:marTop w:val="77"/>
          <w:marBottom w:val="0"/>
          <w:divBdr>
            <w:top w:val="none" w:sz="0" w:space="0" w:color="auto"/>
            <w:left w:val="none" w:sz="0" w:space="0" w:color="auto"/>
            <w:bottom w:val="none" w:sz="0" w:space="0" w:color="auto"/>
            <w:right w:val="none" w:sz="0" w:space="0" w:color="auto"/>
          </w:divBdr>
        </w:div>
        <w:div w:id="320039041">
          <w:marLeft w:val="893"/>
          <w:marRight w:val="0"/>
          <w:marTop w:val="77"/>
          <w:marBottom w:val="0"/>
          <w:divBdr>
            <w:top w:val="none" w:sz="0" w:space="0" w:color="auto"/>
            <w:left w:val="none" w:sz="0" w:space="0" w:color="auto"/>
            <w:bottom w:val="none" w:sz="0" w:space="0" w:color="auto"/>
            <w:right w:val="none" w:sz="0" w:space="0" w:color="auto"/>
          </w:divBdr>
        </w:div>
        <w:div w:id="636959547">
          <w:marLeft w:val="893"/>
          <w:marRight w:val="0"/>
          <w:marTop w:val="77"/>
          <w:marBottom w:val="0"/>
          <w:divBdr>
            <w:top w:val="none" w:sz="0" w:space="0" w:color="auto"/>
            <w:left w:val="none" w:sz="0" w:space="0" w:color="auto"/>
            <w:bottom w:val="none" w:sz="0" w:space="0" w:color="auto"/>
            <w:right w:val="none" w:sz="0" w:space="0" w:color="auto"/>
          </w:divBdr>
        </w:div>
        <w:div w:id="649097543">
          <w:marLeft w:val="893"/>
          <w:marRight w:val="0"/>
          <w:marTop w:val="77"/>
          <w:marBottom w:val="0"/>
          <w:divBdr>
            <w:top w:val="none" w:sz="0" w:space="0" w:color="auto"/>
            <w:left w:val="none" w:sz="0" w:space="0" w:color="auto"/>
            <w:bottom w:val="none" w:sz="0" w:space="0" w:color="auto"/>
            <w:right w:val="none" w:sz="0" w:space="0" w:color="auto"/>
          </w:divBdr>
        </w:div>
        <w:div w:id="1006054793">
          <w:marLeft w:val="893"/>
          <w:marRight w:val="0"/>
          <w:marTop w:val="77"/>
          <w:marBottom w:val="0"/>
          <w:divBdr>
            <w:top w:val="none" w:sz="0" w:space="0" w:color="auto"/>
            <w:left w:val="none" w:sz="0" w:space="0" w:color="auto"/>
            <w:bottom w:val="none" w:sz="0" w:space="0" w:color="auto"/>
            <w:right w:val="none" w:sz="0" w:space="0" w:color="auto"/>
          </w:divBdr>
        </w:div>
        <w:div w:id="1308244479">
          <w:marLeft w:val="893"/>
          <w:marRight w:val="0"/>
          <w:marTop w:val="77"/>
          <w:marBottom w:val="0"/>
          <w:divBdr>
            <w:top w:val="none" w:sz="0" w:space="0" w:color="auto"/>
            <w:left w:val="none" w:sz="0" w:space="0" w:color="auto"/>
            <w:bottom w:val="none" w:sz="0" w:space="0" w:color="auto"/>
            <w:right w:val="none" w:sz="0" w:space="0" w:color="auto"/>
          </w:divBdr>
        </w:div>
        <w:div w:id="1412039758">
          <w:marLeft w:val="893"/>
          <w:marRight w:val="0"/>
          <w:marTop w:val="77"/>
          <w:marBottom w:val="0"/>
          <w:divBdr>
            <w:top w:val="none" w:sz="0" w:space="0" w:color="auto"/>
            <w:left w:val="none" w:sz="0" w:space="0" w:color="auto"/>
            <w:bottom w:val="none" w:sz="0" w:space="0" w:color="auto"/>
            <w:right w:val="none" w:sz="0" w:space="0" w:color="auto"/>
          </w:divBdr>
        </w:div>
        <w:div w:id="1450466448">
          <w:marLeft w:val="893"/>
          <w:marRight w:val="0"/>
          <w:marTop w:val="77"/>
          <w:marBottom w:val="0"/>
          <w:divBdr>
            <w:top w:val="none" w:sz="0" w:space="0" w:color="auto"/>
            <w:left w:val="none" w:sz="0" w:space="0" w:color="auto"/>
            <w:bottom w:val="none" w:sz="0" w:space="0" w:color="auto"/>
            <w:right w:val="none" w:sz="0" w:space="0" w:color="auto"/>
          </w:divBdr>
        </w:div>
        <w:div w:id="1523276621">
          <w:marLeft w:val="893"/>
          <w:marRight w:val="0"/>
          <w:marTop w:val="77"/>
          <w:marBottom w:val="0"/>
          <w:divBdr>
            <w:top w:val="none" w:sz="0" w:space="0" w:color="auto"/>
            <w:left w:val="none" w:sz="0" w:space="0" w:color="auto"/>
            <w:bottom w:val="none" w:sz="0" w:space="0" w:color="auto"/>
            <w:right w:val="none" w:sz="0" w:space="0" w:color="auto"/>
          </w:divBdr>
        </w:div>
        <w:div w:id="1523661545">
          <w:marLeft w:val="893"/>
          <w:marRight w:val="0"/>
          <w:marTop w:val="77"/>
          <w:marBottom w:val="0"/>
          <w:divBdr>
            <w:top w:val="none" w:sz="0" w:space="0" w:color="auto"/>
            <w:left w:val="none" w:sz="0" w:space="0" w:color="auto"/>
            <w:bottom w:val="none" w:sz="0" w:space="0" w:color="auto"/>
            <w:right w:val="none" w:sz="0" w:space="0" w:color="auto"/>
          </w:divBdr>
        </w:div>
        <w:div w:id="1737043993">
          <w:marLeft w:val="893"/>
          <w:marRight w:val="0"/>
          <w:marTop w:val="77"/>
          <w:marBottom w:val="0"/>
          <w:divBdr>
            <w:top w:val="none" w:sz="0" w:space="0" w:color="auto"/>
            <w:left w:val="none" w:sz="0" w:space="0" w:color="auto"/>
            <w:bottom w:val="none" w:sz="0" w:space="0" w:color="auto"/>
            <w:right w:val="none" w:sz="0" w:space="0" w:color="auto"/>
          </w:divBdr>
        </w:div>
        <w:div w:id="1915774482">
          <w:marLeft w:val="893"/>
          <w:marRight w:val="0"/>
          <w:marTop w:val="77"/>
          <w:marBottom w:val="0"/>
          <w:divBdr>
            <w:top w:val="none" w:sz="0" w:space="0" w:color="auto"/>
            <w:left w:val="none" w:sz="0" w:space="0" w:color="auto"/>
            <w:bottom w:val="none" w:sz="0" w:space="0" w:color="auto"/>
            <w:right w:val="none" w:sz="0" w:space="0" w:color="auto"/>
          </w:divBdr>
        </w:div>
      </w:divsChild>
    </w:div>
    <w:div w:id="1751385842">
      <w:bodyDiv w:val="1"/>
      <w:marLeft w:val="0"/>
      <w:marRight w:val="0"/>
      <w:marTop w:val="0"/>
      <w:marBottom w:val="0"/>
      <w:divBdr>
        <w:top w:val="none" w:sz="0" w:space="0" w:color="auto"/>
        <w:left w:val="none" w:sz="0" w:space="0" w:color="auto"/>
        <w:bottom w:val="none" w:sz="0" w:space="0" w:color="auto"/>
        <w:right w:val="none" w:sz="0" w:space="0" w:color="auto"/>
      </w:divBdr>
    </w:div>
    <w:div w:id="1858273412">
      <w:bodyDiv w:val="1"/>
      <w:marLeft w:val="0"/>
      <w:marRight w:val="0"/>
      <w:marTop w:val="0"/>
      <w:marBottom w:val="0"/>
      <w:divBdr>
        <w:top w:val="none" w:sz="0" w:space="0" w:color="auto"/>
        <w:left w:val="none" w:sz="0" w:space="0" w:color="auto"/>
        <w:bottom w:val="none" w:sz="0" w:space="0" w:color="auto"/>
        <w:right w:val="none" w:sz="0" w:space="0" w:color="auto"/>
      </w:divBdr>
    </w:div>
    <w:div w:id="1907106620">
      <w:bodyDiv w:val="1"/>
      <w:marLeft w:val="0"/>
      <w:marRight w:val="0"/>
      <w:marTop w:val="0"/>
      <w:marBottom w:val="0"/>
      <w:divBdr>
        <w:top w:val="none" w:sz="0" w:space="0" w:color="auto"/>
        <w:left w:val="none" w:sz="0" w:space="0" w:color="auto"/>
        <w:bottom w:val="none" w:sz="0" w:space="0" w:color="auto"/>
        <w:right w:val="none" w:sz="0" w:space="0" w:color="auto"/>
      </w:divBdr>
      <w:divsChild>
        <w:div w:id="145246586">
          <w:marLeft w:val="0"/>
          <w:marRight w:val="0"/>
          <w:marTop w:val="0"/>
          <w:marBottom w:val="0"/>
          <w:divBdr>
            <w:top w:val="none" w:sz="0" w:space="0" w:color="auto"/>
            <w:left w:val="none" w:sz="0" w:space="0" w:color="auto"/>
            <w:bottom w:val="none" w:sz="0" w:space="0" w:color="auto"/>
            <w:right w:val="none" w:sz="0" w:space="0" w:color="auto"/>
          </w:divBdr>
          <w:divsChild>
            <w:div w:id="1815563199">
              <w:marLeft w:val="0"/>
              <w:marRight w:val="0"/>
              <w:marTop w:val="0"/>
              <w:marBottom w:val="0"/>
              <w:divBdr>
                <w:top w:val="none" w:sz="0" w:space="0" w:color="auto"/>
                <w:left w:val="none" w:sz="0" w:space="0" w:color="auto"/>
                <w:bottom w:val="none" w:sz="0" w:space="0" w:color="auto"/>
                <w:right w:val="none" w:sz="0" w:space="0" w:color="auto"/>
              </w:divBdr>
              <w:divsChild>
                <w:div w:id="1915122745">
                  <w:marLeft w:val="0"/>
                  <w:marRight w:val="0"/>
                  <w:marTop w:val="100"/>
                  <w:marBottom w:val="100"/>
                  <w:divBdr>
                    <w:top w:val="none" w:sz="0" w:space="0" w:color="auto"/>
                    <w:left w:val="none" w:sz="0" w:space="0" w:color="auto"/>
                    <w:bottom w:val="none" w:sz="0" w:space="0" w:color="auto"/>
                    <w:right w:val="none" w:sz="0" w:space="0" w:color="auto"/>
                  </w:divBdr>
                  <w:divsChild>
                    <w:div w:id="547650778">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970891947">
      <w:bodyDiv w:val="1"/>
      <w:marLeft w:val="0"/>
      <w:marRight w:val="0"/>
      <w:marTop w:val="0"/>
      <w:marBottom w:val="0"/>
      <w:divBdr>
        <w:top w:val="none" w:sz="0" w:space="0" w:color="auto"/>
        <w:left w:val="none" w:sz="0" w:space="0" w:color="auto"/>
        <w:bottom w:val="none" w:sz="0" w:space="0" w:color="auto"/>
        <w:right w:val="none" w:sz="0" w:space="0" w:color="auto"/>
      </w:divBdr>
    </w:div>
    <w:div w:id="2135828468">
      <w:bodyDiv w:val="1"/>
      <w:marLeft w:val="0"/>
      <w:marRight w:val="0"/>
      <w:marTop w:val="0"/>
      <w:marBottom w:val="0"/>
      <w:divBdr>
        <w:top w:val="none" w:sz="0" w:space="0" w:color="auto"/>
        <w:left w:val="none" w:sz="0" w:space="0" w:color="auto"/>
        <w:bottom w:val="none" w:sz="0" w:space="0" w:color="auto"/>
        <w:right w:val="none" w:sz="0" w:space="0" w:color="auto"/>
      </w:divBdr>
      <w:divsChild>
        <w:div w:id="486364247">
          <w:marLeft w:val="893"/>
          <w:marRight w:val="0"/>
          <w:marTop w:val="77"/>
          <w:marBottom w:val="0"/>
          <w:divBdr>
            <w:top w:val="none" w:sz="0" w:space="0" w:color="auto"/>
            <w:left w:val="none" w:sz="0" w:space="0" w:color="auto"/>
            <w:bottom w:val="none" w:sz="0" w:space="0" w:color="auto"/>
            <w:right w:val="none" w:sz="0" w:space="0" w:color="auto"/>
          </w:divBdr>
        </w:div>
        <w:div w:id="502399012">
          <w:marLeft w:val="893"/>
          <w:marRight w:val="0"/>
          <w:marTop w:val="77"/>
          <w:marBottom w:val="0"/>
          <w:divBdr>
            <w:top w:val="none" w:sz="0" w:space="0" w:color="auto"/>
            <w:left w:val="none" w:sz="0" w:space="0" w:color="auto"/>
            <w:bottom w:val="none" w:sz="0" w:space="0" w:color="auto"/>
            <w:right w:val="none" w:sz="0" w:space="0" w:color="auto"/>
          </w:divBdr>
        </w:div>
        <w:div w:id="744305574">
          <w:marLeft w:val="893"/>
          <w:marRight w:val="0"/>
          <w:marTop w:val="77"/>
          <w:marBottom w:val="0"/>
          <w:divBdr>
            <w:top w:val="none" w:sz="0" w:space="0" w:color="auto"/>
            <w:left w:val="none" w:sz="0" w:space="0" w:color="auto"/>
            <w:bottom w:val="none" w:sz="0" w:space="0" w:color="auto"/>
            <w:right w:val="none" w:sz="0" w:space="0" w:color="auto"/>
          </w:divBdr>
        </w:div>
        <w:div w:id="807010406">
          <w:marLeft w:val="893"/>
          <w:marRight w:val="0"/>
          <w:marTop w:val="77"/>
          <w:marBottom w:val="0"/>
          <w:divBdr>
            <w:top w:val="none" w:sz="0" w:space="0" w:color="auto"/>
            <w:left w:val="none" w:sz="0" w:space="0" w:color="auto"/>
            <w:bottom w:val="none" w:sz="0" w:space="0" w:color="auto"/>
            <w:right w:val="none" w:sz="0" w:space="0" w:color="auto"/>
          </w:divBdr>
        </w:div>
        <w:div w:id="1300453314">
          <w:marLeft w:val="893"/>
          <w:marRight w:val="0"/>
          <w:marTop w:val="77"/>
          <w:marBottom w:val="0"/>
          <w:divBdr>
            <w:top w:val="none" w:sz="0" w:space="0" w:color="auto"/>
            <w:left w:val="none" w:sz="0" w:space="0" w:color="auto"/>
            <w:bottom w:val="none" w:sz="0" w:space="0" w:color="auto"/>
            <w:right w:val="none" w:sz="0" w:space="0" w:color="auto"/>
          </w:divBdr>
        </w:div>
        <w:div w:id="1381709932">
          <w:marLeft w:val="893"/>
          <w:marRight w:val="0"/>
          <w:marTop w:val="77"/>
          <w:marBottom w:val="0"/>
          <w:divBdr>
            <w:top w:val="none" w:sz="0" w:space="0" w:color="auto"/>
            <w:left w:val="none" w:sz="0" w:space="0" w:color="auto"/>
            <w:bottom w:val="none" w:sz="0" w:space="0" w:color="auto"/>
            <w:right w:val="none" w:sz="0" w:space="0" w:color="auto"/>
          </w:divBdr>
        </w:div>
        <w:div w:id="1415931228">
          <w:marLeft w:val="893"/>
          <w:marRight w:val="0"/>
          <w:marTop w:val="77"/>
          <w:marBottom w:val="0"/>
          <w:divBdr>
            <w:top w:val="none" w:sz="0" w:space="0" w:color="auto"/>
            <w:left w:val="none" w:sz="0" w:space="0" w:color="auto"/>
            <w:bottom w:val="none" w:sz="0" w:space="0" w:color="auto"/>
            <w:right w:val="none" w:sz="0" w:space="0" w:color="auto"/>
          </w:divBdr>
        </w:div>
        <w:div w:id="1443960459">
          <w:marLeft w:val="893"/>
          <w:marRight w:val="0"/>
          <w:marTop w:val="77"/>
          <w:marBottom w:val="0"/>
          <w:divBdr>
            <w:top w:val="none" w:sz="0" w:space="0" w:color="auto"/>
            <w:left w:val="none" w:sz="0" w:space="0" w:color="auto"/>
            <w:bottom w:val="none" w:sz="0" w:space="0" w:color="auto"/>
            <w:right w:val="none" w:sz="0" w:space="0" w:color="auto"/>
          </w:divBdr>
        </w:div>
        <w:div w:id="1557547598">
          <w:marLeft w:val="893"/>
          <w:marRight w:val="0"/>
          <w:marTop w:val="77"/>
          <w:marBottom w:val="0"/>
          <w:divBdr>
            <w:top w:val="none" w:sz="0" w:space="0" w:color="auto"/>
            <w:left w:val="none" w:sz="0" w:space="0" w:color="auto"/>
            <w:bottom w:val="none" w:sz="0" w:space="0" w:color="auto"/>
            <w:right w:val="none" w:sz="0" w:space="0" w:color="auto"/>
          </w:divBdr>
        </w:div>
        <w:div w:id="1637566736">
          <w:marLeft w:val="893"/>
          <w:marRight w:val="0"/>
          <w:marTop w:val="77"/>
          <w:marBottom w:val="0"/>
          <w:divBdr>
            <w:top w:val="none" w:sz="0" w:space="0" w:color="auto"/>
            <w:left w:val="none" w:sz="0" w:space="0" w:color="auto"/>
            <w:bottom w:val="none" w:sz="0" w:space="0" w:color="auto"/>
            <w:right w:val="none" w:sz="0" w:space="0" w:color="auto"/>
          </w:divBdr>
        </w:div>
        <w:div w:id="1823304891">
          <w:marLeft w:val="893"/>
          <w:marRight w:val="0"/>
          <w:marTop w:val="77"/>
          <w:marBottom w:val="0"/>
          <w:divBdr>
            <w:top w:val="none" w:sz="0" w:space="0" w:color="auto"/>
            <w:left w:val="none" w:sz="0" w:space="0" w:color="auto"/>
            <w:bottom w:val="none" w:sz="0" w:space="0" w:color="auto"/>
            <w:right w:val="none" w:sz="0" w:space="0" w:color="auto"/>
          </w:divBdr>
        </w:div>
        <w:div w:id="2143496987">
          <w:marLeft w:val="893"/>
          <w:marRight w:val="0"/>
          <w:marTop w:val="77"/>
          <w:marBottom w:val="0"/>
          <w:divBdr>
            <w:top w:val="none" w:sz="0" w:space="0" w:color="auto"/>
            <w:left w:val="none" w:sz="0" w:space="0" w:color="auto"/>
            <w:bottom w:val="none" w:sz="0" w:space="0" w:color="auto"/>
            <w:right w:val="none" w:sz="0" w:space="0" w:color="auto"/>
          </w:divBdr>
        </w:div>
      </w:divsChild>
    </w:div>
    <w:div w:id="2137673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C3A30B-9999-4BAE-B092-F604C86E1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06</Words>
  <Characters>4664</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ao</dc:creator>
  <cp:lastModifiedBy>Bagna, Bao</cp:lastModifiedBy>
  <cp:revision>4</cp:revision>
  <cp:lastPrinted>2012-07-20T19:28:00Z</cp:lastPrinted>
  <dcterms:created xsi:type="dcterms:W3CDTF">2012-10-06T02:30:00Z</dcterms:created>
  <dcterms:modified xsi:type="dcterms:W3CDTF">2012-07-20T04:45:00Z</dcterms:modified>
</cp:coreProperties>
</file>